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04CA" w:rsidRPr="007040A3" w:rsidRDefault="002B04CA" w:rsidP="002B04CA">
      <w:pPr>
        <w:rPr>
          <w:lang w:val="en-US"/>
        </w:rPr>
      </w:pPr>
      <w:bookmarkStart w:id="0" w:name="_GoBack"/>
      <w:bookmarkEnd w:id="0"/>
      <w:r w:rsidRPr="007040A3">
        <w:rPr>
          <w:lang w:val="en-US"/>
        </w:rPr>
        <w:t>Updated complete list of hereditary parkinsonism</w:t>
      </w:r>
    </w:p>
    <w:p w:rsidR="002B04CA" w:rsidRPr="007040A3" w:rsidRDefault="002B04CA" w:rsidP="002B04CA">
      <w:pPr>
        <w:rPr>
          <w:sz w:val="20"/>
          <w:szCs w:val="20"/>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3"/>
        <w:gridCol w:w="1228"/>
        <w:gridCol w:w="477"/>
        <w:gridCol w:w="1029"/>
        <w:gridCol w:w="3527"/>
        <w:gridCol w:w="883"/>
        <w:gridCol w:w="683"/>
      </w:tblGrid>
      <w:tr w:rsidR="002B04CA" w:rsidRPr="007040A3" w:rsidTr="00564005">
        <w:tc>
          <w:tcPr>
            <w:tcW w:w="815" w:type="pct"/>
            <w:vAlign w:val="center"/>
          </w:tcPr>
          <w:p w:rsidR="002B04CA" w:rsidRPr="007040A3" w:rsidRDefault="002B04CA" w:rsidP="00564005">
            <w:pPr>
              <w:jc w:val="center"/>
              <w:rPr>
                <w:rFonts w:cstheme="minorHAnsi"/>
                <w:b/>
                <w:sz w:val="20"/>
                <w:szCs w:val="20"/>
                <w:lang w:val="en-US"/>
              </w:rPr>
            </w:pPr>
            <w:r w:rsidRPr="007040A3">
              <w:rPr>
                <w:rFonts w:cstheme="minorHAnsi"/>
                <w:b/>
                <w:sz w:val="20"/>
                <w:szCs w:val="20"/>
                <w:lang w:val="en-US"/>
              </w:rPr>
              <w:t>Designation</w:t>
            </w:r>
          </w:p>
        </w:tc>
        <w:tc>
          <w:tcPr>
            <w:tcW w:w="657" w:type="pct"/>
            <w:vAlign w:val="center"/>
          </w:tcPr>
          <w:p w:rsidR="002B04CA" w:rsidRPr="007040A3" w:rsidRDefault="002B04CA" w:rsidP="00564005">
            <w:pPr>
              <w:jc w:val="center"/>
              <w:rPr>
                <w:rFonts w:cstheme="minorHAnsi"/>
                <w:b/>
                <w:sz w:val="20"/>
                <w:szCs w:val="20"/>
                <w:lang w:val="en-US"/>
              </w:rPr>
            </w:pPr>
            <w:r w:rsidRPr="007040A3">
              <w:rPr>
                <w:rFonts w:cstheme="minorHAnsi"/>
                <w:b/>
                <w:sz w:val="20"/>
                <w:szCs w:val="20"/>
                <w:lang w:val="en-US"/>
              </w:rPr>
              <w:t>Less common movement phenotype</w:t>
            </w:r>
          </w:p>
        </w:tc>
        <w:tc>
          <w:tcPr>
            <w:tcW w:w="2691" w:type="pct"/>
            <w:gridSpan w:val="3"/>
            <w:vAlign w:val="center"/>
          </w:tcPr>
          <w:p w:rsidR="002B04CA" w:rsidRPr="007040A3" w:rsidRDefault="002B04CA" w:rsidP="00564005">
            <w:pPr>
              <w:jc w:val="center"/>
              <w:rPr>
                <w:rFonts w:cstheme="minorHAnsi"/>
                <w:b/>
                <w:sz w:val="20"/>
                <w:szCs w:val="20"/>
                <w:lang w:val="en-US"/>
              </w:rPr>
            </w:pPr>
            <w:r w:rsidRPr="007040A3">
              <w:rPr>
                <w:rFonts w:cstheme="minorHAnsi"/>
                <w:b/>
                <w:sz w:val="20"/>
                <w:szCs w:val="20"/>
                <w:lang w:val="en-US"/>
              </w:rPr>
              <w:t>Clinical features</w:t>
            </w:r>
          </w:p>
        </w:tc>
        <w:tc>
          <w:tcPr>
            <w:tcW w:w="472" w:type="pct"/>
            <w:vAlign w:val="center"/>
          </w:tcPr>
          <w:p w:rsidR="002B04CA" w:rsidRPr="007040A3" w:rsidRDefault="002B04CA" w:rsidP="00564005">
            <w:pPr>
              <w:jc w:val="center"/>
              <w:rPr>
                <w:rFonts w:cstheme="minorHAnsi"/>
                <w:b/>
                <w:sz w:val="20"/>
                <w:szCs w:val="20"/>
                <w:lang w:val="en-US"/>
              </w:rPr>
            </w:pPr>
            <w:r w:rsidRPr="007040A3">
              <w:rPr>
                <w:rFonts w:cstheme="minorHAnsi"/>
                <w:b/>
                <w:sz w:val="20"/>
                <w:szCs w:val="20"/>
                <w:lang w:val="en-US"/>
              </w:rPr>
              <w:t>OMIM</w:t>
            </w:r>
          </w:p>
        </w:tc>
        <w:tc>
          <w:tcPr>
            <w:tcW w:w="365" w:type="pct"/>
            <w:vAlign w:val="center"/>
          </w:tcPr>
          <w:p w:rsidR="002B04CA" w:rsidRPr="007040A3" w:rsidRDefault="002B04CA" w:rsidP="00564005">
            <w:pPr>
              <w:jc w:val="center"/>
              <w:rPr>
                <w:rFonts w:cstheme="minorHAnsi"/>
                <w:b/>
                <w:sz w:val="20"/>
                <w:szCs w:val="20"/>
                <w:lang w:val="en-US"/>
              </w:rPr>
            </w:pPr>
            <w:r w:rsidRPr="007040A3">
              <w:rPr>
                <w:rFonts w:cstheme="minorHAnsi"/>
                <w:b/>
                <w:sz w:val="20"/>
                <w:szCs w:val="20"/>
                <w:lang w:val="en-US"/>
              </w:rPr>
              <w:t>MOI</w:t>
            </w:r>
          </w:p>
        </w:tc>
      </w:tr>
      <w:tr w:rsidR="002B04CA" w:rsidRPr="007040A3" w:rsidTr="00564005">
        <w:tc>
          <w:tcPr>
            <w:tcW w:w="5000" w:type="pct"/>
            <w:gridSpan w:val="7"/>
          </w:tcPr>
          <w:p w:rsidR="002B04CA" w:rsidRPr="007040A3" w:rsidRDefault="002B04CA" w:rsidP="00564005">
            <w:pPr>
              <w:rPr>
                <w:rFonts w:cstheme="minorHAnsi"/>
                <w:b/>
                <w:sz w:val="20"/>
                <w:szCs w:val="20"/>
                <w:lang w:val="en-US"/>
              </w:rPr>
            </w:pPr>
            <w:r w:rsidRPr="007040A3">
              <w:rPr>
                <w:rFonts w:cstheme="minorHAnsi"/>
                <w:b/>
                <w:sz w:val="20"/>
                <w:szCs w:val="20"/>
                <w:lang w:val="en-US"/>
              </w:rPr>
              <w:t>Classical parkinsonism</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PARK-</w:t>
            </w:r>
            <w:r w:rsidRPr="007040A3">
              <w:rPr>
                <w:rFonts w:ascii="Calibri" w:hAnsi="Calibri"/>
                <w:i/>
                <w:iCs/>
                <w:sz w:val="20"/>
                <w:szCs w:val="20"/>
                <w:lang w:val="en-US"/>
              </w:rPr>
              <w:t>CHCHD2</w:t>
            </w:r>
            <w:r w:rsidRPr="007040A3">
              <w:rPr>
                <w:rFonts w:ascii="Calibri" w:hAnsi="Calibri"/>
                <w:i/>
                <w:iCs/>
                <w:sz w:val="20"/>
                <w:szCs w:val="20"/>
                <w:lang w:val="en-US"/>
              </w:rPr>
              <w:fldChar w:fldCharType="begin">
                <w:fldData xml:space="preserve">PEVuZE5vdGU+PENpdGU+PEF1dGhvcj5GdW5heWFtYTwvQXV0aG9yPjxZZWFyPjIwMTU8L1llYXI+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GdW5heWFtYTwvQXV0aG9yPjxZZWFyPjIwMTU8L1llYXI+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69, 70, 297-302</w:t>
            </w:r>
            <w:r w:rsidRPr="007040A3">
              <w:rPr>
                <w:rFonts w:ascii="Calibri" w:hAnsi="Calibri"/>
                <w:i/>
                <w:iCs/>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Typical levodopa-responsive parkinsonism</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671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LRRK2</w:t>
            </w:r>
            <w:r w:rsidRPr="007040A3">
              <w:rPr>
                <w:rFonts w:cstheme="minorHAnsi"/>
                <w:sz w:val="20"/>
                <w:szCs w:val="20"/>
                <w:lang w:val="en-US"/>
              </w:rPr>
              <w:fldChar w:fldCharType="begin">
                <w:fldData xml:space="preserve">PEVuZE5vdGU+PENpdGU+PEF1dGhvcj5QYWlzYW4tUnVpejwvQXV0aG9yPjxZZWFyPjIwMDQ8L1ll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QYWlzYW4tUnVpejwvQXV0aG9yPjxZZWFyPjIwMDQ8L1ll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03</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 </w:t>
            </w:r>
            <w:r>
              <w:rPr>
                <w:rFonts w:cstheme="minorHAnsi"/>
                <w:sz w:val="20"/>
                <w:szCs w:val="20"/>
                <w:lang w:val="en-US"/>
              </w:rPr>
              <w:t>Classic levodopa-responsive parkinsonism</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706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SNCA</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Golbe&lt;/Author&gt;&lt;Year&gt;1990&lt;/Year&gt;&lt;RecNum&gt;121&lt;/RecNum&gt;&lt;DisplayText&gt;&lt;style face="superscript"&gt;304&lt;/style&gt;&lt;/DisplayText&gt;&lt;record&gt;&lt;rec-number&gt;121&lt;/rec-number&gt;&lt;foreign-keys&gt;&lt;key app="EN" db-id="evt9rs9wb5sexces9voxv9txtzadt29aee0t" timestamp="0"&gt;121&lt;/key&gt;&lt;/foreign-keys&gt;&lt;ref-type name="Journal Article"&gt;17&lt;/ref-type&gt;&lt;contributors&gt;&lt;authors&gt;&lt;author&gt;Golbe, L. I.&lt;/author&gt;&lt;author&gt;Di Iorio, G.&lt;/author&gt;&lt;author&gt;Bonavita, V.&lt;/author&gt;&lt;author&gt;Miller, D. C.&lt;/author&gt;&lt;author&gt;Duvoisin, R. C.&lt;/author&gt;&lt;/authors&gt;&lt;/contributors&gt;&lt;auth-address&gt;Department of Neurology, University of Medicine and Dentistry of New Jersey, Robert Wood Johnson Medical School, New Brunswick 08903.&lt;/auth-address&gt;&lt;titles&gt;&lt;title&gt;A large kindred with autosomal dominant Parkinson&amp;apos;s disease&lt;/title&gt;&lt;secondary-title&gt;Ann Neurol&lt;/secondary-title&gt;&lt;/titles&gt;&lt;periodical&gt;&lt;full-title&gt;Ann Neurol&lt;/full-title&gt;&lt;abbr-1&gt;Annals of neurology&lt;/abbr-1&gt;&lt;/periodical&gt;&lt;pages&gt;276-82&lt;/pages&gt;&lt;volume&gt;27&lt;/volume&gt;&lt;number&gt;3&lt;/number&gt;&lt;keywords&gt;&lt;keyword&gt;Adult&lt;/keyword&gt;&lt;keyword&gt;Aged&lt;/keyword&gt;&lt;keyword&gt;Female&lt;/keyword&gt;&lt;keyword&gt;Humans&lt;/keyword&gt;&lt;keyword&gt;Inclusion Bodies/pathology&lt;/keyword&gt;&lt;keyword&gt;Male&lt;/keyword&gt;&lt;keyword&gt;Middle Aged&lt;/keyword&gt;&lt;keyword&gt;Parkinson Disease/*genetics/pathology&lt;/keyword&gt;&lt;keyword&gt;Pedigree&lt;/keyword&gt;&lt;/keywords&gt;&lt;dates&gt;&lt;year&gt;1990&lt;/year&gt;&lt;pub-dates&gt;&lt;date&gt;Mar&lt;/date&gt;&lt;/pub-dates&gt;&lt;/dates&gt;&lt;isbn&gt;0364-5134 (Print)&amp;#xD;0364-5134 (Linking)&lt;/isbn&gt;&lt;accession-num&gt;2158268&lt;/accession-num&gt;&lt;urls&gt;&lt;related-urls&gt;&lt;url&gt;http://www.ncbi.nlm.nih.gov/pubmed/2158268&lt;/url&gt;&lt;/related-urls&gt;&lt;/urls&gt;&lt;electronic-resource-num&gt;10.1002/ana.410270309&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04</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tcPr>
          <w:p w:rsidR="002B04CA" w:rsidRPr="007040A3" w:rsidRDefault="002B04CA" w:rsidP="00564005">
            <w:pPr>
              <w:jc w:val="both"/>
              <w:rPr>
                <w:rFonts w:cstheme="minorHAnsi"/>
                <w:sz w:val="20"/>
                <w:szCs w:val="20"/>
                <w:lang w:val="en-US"/>
              </w:rPr>
            </w:pPr>
            <w:r w:rsidRPr="007040A3">
              <w:rPr>
                <w:rFonts w:cstheme="minorHAnsi"/>
                <w:sz w:val="20"/>
                <w:szCs w:val="20"/>
                <w:lang w:val="en-US"/>
              </w:rPr>
              <w:t>Missense mutations cause classical parkinsonism, duplication or triplication mutations in this gene cause early onset parkinsonism with prominent dementia</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68601</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VPS35</w:t>
            </w:r>
            <w:r w:rsidRPr="007040A3">
              <w:rPr>
                <w:rFonts w:cstheme="minorHAnsi"/>
                <w:sz w:val="20"/>
                <w:szCs w:val="20"/>
                <w:lang w:val="en-US"/>
              </w:rPr>
              <w:fldChar w:fldCharType="begin">
                <w:fldData xml:space="preserve">PEVuZE5vdGU+PENpdGU+PEF1dGhvcj5WaWxhcmluby1HdWVsbDwvQXV0aG9yPjxZZWFyPjIwMTE8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WaWxhcmluby1HdWVsbDwvQXV0aG9yPjxZZWFyPjIwMTE8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05</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4203</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5000" w:type="pct"/>
            <w:gridSpan w:val="7"/>
          </w:tcPr>
          <w:p w:rsidR="002B04CA" w:rsidRPr="007040A3" w:rsidRDefault="002B04CA" w:rsidP="00564005">
            <w:pPr>
              <w:rPr>
                <w:rFonts w:cstheme="minorHAnsi"/>
                <w:b/>
                <w:sz w:val="20"/>
                <w:szCs w:val="20"/>
                <w:lang w:val="en-US"/>
              </w:rPr>
            </w:pPr>
            <w:r w:rsidRPr="007040A3">
              <w:rPr>
                <w:rFonts w:cstheme="minorHAnsi"/>
                <w:b/>
                <w:sz w:val="20"/>
                <w:szCs w:val="20"/>
                <w:lang w:val="en-US"/>
              </w:rPr>
              <w:t>Early onset parkinsonism</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DJ1</w:t>
            </w:r>
            <w:r w:rsidRPr="007040A3">
              <w:rPr>
                <w:rFonts w:cstheme="minorHAnsi"/>
                <w:sz w:val="20"/>
                <w:szCs w:val="20"/>
                <w:lang w:val="en-US"/>
              </w:rPr>
              <w:fldChar w:fldCharType="begin">
                <w:fldData xml:space="preserve">PEVuZE5vdGU+PENpdGU+PEF1dGhvcj52YW4gRHVpam48L0F1dGhvcj48WWVhcj4yMDAxPC9ZZWFy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2YW4gRHVpam48L0F1dGhvcj48WWVhcj4yMDAxPC9ZZWFy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06</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6324</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0"/>
                <w:szCs w:val="20"/>
                <w:lang w:val="en-US"/>
              </w:rPr>
            </w:pPr>
            <w:r w:rsidRPr="007040A3">
              <w:rPr>
                <w:rFonts w:cstheme="minorHAnsi"/>
                <w:sz w:val="20"/>
                <w:szCs w:val="20"/>
                <w:lang w:val="en-US"/>
              </w:rPr>
              <w:t>PARK-</w:t>
            </w:r>
            <w:proofErr w:type="spellStart"/>
            <w:r w:rsidRPr="007040A3">
              <w:rPr>
                <w:rFonts w:eastAsia="Times New Roman" w:cstheme="minorHAnsi"/>
                <w:i/>
                <w:sz w:val="20"/>
                <w:szCs w:val="20"/>
                <w:lang w:val="en-US" w:eastAsia="en-CA"/>
              </w:rPr>
              <w:t>parkin</w:t>
            </w:r>
            <w:proofErr w:type="spellEnd"/>
          </w:p>
          <w:p w:rsidR="002B04CA" w:rsidRPr="007040A3" w:rsidRDefault="002B04CA" w:rsidP="00564005">
            <w:pPr>
              <w:rPr>
                <w:rFonts w:cstheme="minorHAnsi"/>
                <w:sz w:val="20"/>
                <w:szCs w:val="20"/>
                <w:lang w:val="en-US"/>
              </w:rPr>
            </w:pPr>
            <w:r w:rsidRPr="007040A3">
              <w:rPr>
                <w:rFonts w:cstheme="minorHAnsi"/>
                <w:sz w:val="20"/>
                <w:szCs w:val="20"/>
                <w:lang w:val="en-US"/>
              </w:rPr>
              <w:fldChar w:fldCharType="begin">
                <w:fldData xml:space="preserve">PEVuZE5vdGU+PENpdGU+PEF1dGhvcj5LaXRhZGE8L0F1dGhvcj48WWVhcj4xOTk4PC9ZZWFyPjxS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aXRhZGE8L0F1dGhvcj48WWVhcj4xOTk4PC9ZZWFyPjxS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07</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Often presents with dystonia, often in a leg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0116</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PINK1</w:t>
            </w:r>
            <w:r w:rsidRPr="007040A3">
              <w:rPr>
                <w:rFonts w:cstheme="minorHAnsi"/>
                <w:sz w:val="20"/>
                <w:szCs w:val="20"/>
                <w:lang w:val="en-US"/>
              </w:rPr>
              <w:fldChar w:fldCharType="begin">
                <w:fldData xml:space="preserve">PEVuZE5vdGU+PENpdGU+PEF1dGhvcj5WYWxlbnRlPC9BdXRob3I+PFllYXI+MjAwNDwvWWVhcj48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WYWxlbnRlPC9BdXRob3I+PFllYXI+MjAwNDwvWWVhcj48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08</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Psychiatric features common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5909</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5000" w:type="pct"/>
            <w:gridSpan w:val="7"/>
          </w:tcPr>
          <w:p w:rsidR="002B04CA" w:rsidRPr="007040A3" w:rsidRDefault="002B04CA" w:rsidP="00564005">
            <w:pPr>
              <w:rPr>
                <w:rFonts w:cstheme="minorHAnsi"/>
                <w:sz w:val="20"/>
                <w:szCs w:val="20"/>
                <w:lang w:val="en-US"/>
              </w:rPr>
            </w:pPr>
            <w:r w:rsidRPr="007040A3">
              <w:rPr>
                <w:rFonts w:cstheme="minorHAnsi"/>
                <w:b/>
                <w:sz w:val="20"/>
                <w:szCs w:val="20"/>
                <w:lang w:val="en-US"/>
              </w:rPr>
              <w:t>Atypical parkinsonism or complex phenotypes</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iCs/>
                <w:sz w:val="20"/>
                <w:szCs w:val="20"/>
                <w:lang w:val="en-US"/>
              </w:rPr>
              <w:t>DCTN1</w:t>
            </w:r>
            <w:r w:rsidRPr="007040A3">
              <w:rPr>
                <w:rFonts w:cstheme="minorHAnsi"/>
                <w:i/>
                <w:iCs/>
                <w:sz w:val="20"/>
                <w:szCs w:val="20"/>
                <w:lang w:val="en-US"/>
              </w:rPr>
              <w:fldChar w:fldCharType="begin">
                <w:fldData xml:space="preserve">PEVuZE5vdGU+PENpdGU+PEF1dGhvcj5GYXJyZXI8L0F1dGhvcj48WWVhcj4yMDA5PC9ZZWFyPjxS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GYXJyZXI8L0F1dGhvcj48WWVhcj4yMDA5PC9ZZWFyPjxS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309-312</w:t>
            </w:r>
            <w:r w:rsidRPr="007040A3">
              <w:rPr>
                <w:rFonts w:cstheme="minorHAnsi"/>
                <w:i/>
                <w:iCs/>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Adult-onset (atypical) parkinsonism with depression or apathy, followed by weight loss and respiratory hypoventilation/failure (referred to as </w:t>
            </w:r>
            <w:r w:rsidRPr="007040A3">
              <w:rPr>
                <w:rFonts w:cstheme="minorHAnsi"/>
                <w:i/>
                <w:iCs/>
                <w:sz w:val="20"/>
                <w:szCs w:val="20"/>
                <w:lang w:val="en-US"/>
              </w:rPr>
              <w:t>Perry syndrome</w:t>
            </w:r>
            <w:r w:rsidRPr="007040A3">
              <w:rPr>
                <w:rFonts w:cstheme="minorHAnsi"/>
                <w:sz w:val="20"/>
                <w:szCs w:val="20"/>
                <w:lang w:val="en-US"/>
              </w:rPr>
              <w:t xml:space="preserve">); some cases reported with PSP-like phenotype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68605</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DNAJC6</w:t>
            </w:r>
            <w:r w:rsidRPr="007040A3">
              <w:rPr>
                <w:rFonts w:cstheme="minorHAnsi"/>
                <w:sz w:val="20"/>
                <w:szCs w:val="20"/>
                <w:lang w:val="en-US"/>
              </w:rPr>
              <w:fldChar w:fldCharType="begin">
                <w:fldData xml:space="preserve">PEVuZE5vdGU+PENpdGU+PEF1dGhvcj5FZHZhcmRzb248L0F1dGhvcj48WWVhcj4yMDEyPC9ZZWFy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FZHZhcmRzb248L0F1dGhvcj48WWVhcj4yMDEyPC9ZZWFy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13</w:t>
            </w:r>
            <w:r w:rsidRPr="007040A3">
              <w:rPr>
                <w:rFonts w:cstheme="minorHAnsi"/>
                <w:sz w:val="20"/>
                <w:szCs w:val="20"/>
                <w:lang w:val="en-US"/>
              </w:rPr>
              <w:fldChar w:fldCharType="end"/>
            </w:r>
          </w:p>
        </w:tc>
        <w:tc>
          <w:tcPr>
            <w:tcW w:w="657"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stonia</w:t>
            </w: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Occasional mental retardation and seizures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5528</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FBXO7</w:t>
            </w:r>
            <w:r w:rsidRPr="007040A3">
              <w:rPr>
                <w:rFonts w:cstheme="minorHAnsi"/>
                <w:sz w:val="20"/>
                <w:szCs w:val="20"/>
                <w:lang w:val="en-US"/>
              </w:rPr>
              <w:fldChar w:fldCharType="begin">
                <w:fldData xml:space="preserve">PEVuZE5vdGU+PENpdGU+PEF1dGhvcj5TaG9qYWVlPC9BdXRob3I+PFllYXI+MjAwODwvWWVhcj48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aG9qYWVlPC9BdXRob3I+PFllYXI+MjAwODwvWWVhcj48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14</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Early onset parkinsonism with pyramidal signs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26030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iCs/>
                <w:sz w:val="20"/>
                <w:szCs w:val="20"/>
                <w:lang w:val="en-US"/>
              </w:rPr>
              <w:t>JAM2</w:t>
            </w:r>
            <w:r w:rsidRPr="007040A3">
              <w:rPr>
                <w:rFonts w:cstheme="minorHAnsi"/>
                <w:i/>
                <w:iCs/>
                <w:sz w:val="20"/>
                <w:szCs w:val="20"/>
                <w:lang w:val="en-US"/>
              </w:rPr>
              <w:fldChar w:fldCharType="begin">
                <w:fldData xml:space="preserve">PEVuZE5vdGU+PENpdGU+PEF1dGhvcj5DZW48L0F1dGhvcj48WWVhcj4yMDIwPC9ZZWFyPjxSZWNO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DZW48L0F1dGhvcj48WWVhcj4yMDIwPC9ZZWFyPjxSZWNO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136, 137</w:t>
            </w:r>
            <w:r w:rsidRPr="007040A3">
              <w:rPr>
                <w:rFonts w:cstheme="minorHAnsi"/>
                <w:i/>
                <w:iCs/>
                <w:sz w:val="20"/>
                <w:szCs w:val="20"/>
                <w:lang w:val="en-US"/>
              </w:rPr>
              <w:fldChar w:fldCharType="end"/>
            </w:r>
            <w:r w:rsidRPr="007040A3">
              <w:rPr>
                <w:rFonts w:cstheme="minorHAnsi"/>
                <w:i/>
                <w:iCs/>
                <w:sz w:val="20"/>
                <w:szCs w:val="20"/>
                <w:vertAlign w:val="superscript"/>
                <w:lang w:val="en-US"/>
              </w:rPr>
              <w:t>,</w:t>
            </w:r>
            <w:r w:rsidRPr="007040A3">
              <w:rPr>
                <w:rFonts w:cstheme="minorHAnsi"/>
                <w:i/>
                <w:iCs/>
                <w:sz w:val="20"/>
                <w:szCs w:val="20"/>
                <w:vertAlign w:val="superscript"/>
                <w:lang w:val="en-US"/>
              </w:rPr>
              <w:fldChar w:fldCharType="begin">
                <w:fldData xml:space="preserve">PEVuZE5vdGU+PENpdGU+PEF1dGhvcj5CYWxjazwvQXV0aG9yPjxZZWFyPjIwMjE8L1llYXI+PFJl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</w:fldData>
              </w:fldChar>
            </w:r>
            <w:r>
              <w:rPr>
                <w:rFonts w:cstheme="minorHAnsi"/>
                <w:i/>
                <w:iCs/>
                <w:sz w:val="20"/>
                <w:szCs w:val="20"/>
                <w:vertAlign w:val="superscript"/>
                <w:lang w:val="en-US"/>
              </w:rPr>
              <w:instrText xml:space="preserve"> ADDIN EN.CITE </w:instrText>
            </w:r>
            <w:r>
              <w:rPr>
                <w:rFonts w:cstheme="minorHAnsi"/>
                <w:i/>
                <w:iCs/>
                <w:sz w:val="20"/>
                <w:szCs w:val="20"/>
                <w:vertAlign w:val="superscript"/>
                <w:lang w:val="en-US"/>
              </w:rPr>
              <w:fldChar w:fldCharType="begin">
                <w:fldData xml:space="preserve">PEVuZE5vdGU+PENpdGU+PEF1dGhvcj5CYWxjazwvQXV0aG9yPjxZZWFyPjIwMjE8L1llYXI+PFJl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</w:fldData>
              </w:fldChar>
            </w:r>
            <w:r>
              <w:rPr>
                <w:rFonts w:cstheme="minorHAnsi"/>
                <w:i/>
                <w:iCs/>
                <w:sz w:val="20"/>
                <w:szCs w:val="20"/>
                <w:vertAlign w:val="superscript"/>
                <w:lang w:val="en-US"/>
              </w:rPr>
              <w:instrText xml:space="preserve"> ADDIN EN.CITE.DATA </w:instrText>
            </w:r>
            <w:r>
              <w:rPr>
                <w:rFonts w:cstheme="minorHAnsi"/>
                <w:i/>
                <w:iCs/>
                <w:sz w:val="20"/>
                <w:szCs w:val="20"/>
                <w:vertAlign w:val="superscript"/>
                <w:lang w:val="en-US"/>
              </w:rPr>
            </w:r>
            <w:r>
              <w:rPr>
                <w:rFonts w:cstheme="minorHAnsi"/>
                <w:i/>
                <w:iCs/>
                <w:sz w:val="20"/>
                <w:szCs w:val="20"/>
                <w:vertAlign w:val="superscript"/>
                <w:lang w:val="en-US"/>
              </w:rPr>
              <w:fldChar w:fldCharType="end"/>
            </w:r>
            <w:r w:rsidRPr="007040A3">
              <w:rPr>
                <w:rFonts w:cstheme="minorHAnsi"/>
                <w:i/>
                <w:iCs/>
                <w:sz w:val="20"/>
                <w:szCs w:val="20"/>
                <w:vertAlign w:val="superscript"/>
                <w:lang w:val="en-US"/>
              </w:rPr>
            </w:r>
            <w:r w:rsidRPr="007040A3">
              <w:rPr>
                <w:rFonts w:cstheme="minorHAnsi"/>
                <w:i/>
                <w:iCs/>
                <w:sz w:val="20"/>
                <w:szCs w:val="20"/>
                <w:vertAlign w:val="superscript"/>
                <w:lang w:val="en-US"/>
              </w:rPr>
              <w:fldChar w:fldCharType="separate"/>
            </w:r>
            <w:r>
              <w:rPr>
                <w:rFonts w:cstheme="minorHAnsi"/>
                <w:i/>
                <w:iCs/>
                <w:noProof/>
                <w:sz w:val="20"/>
                <w:szCs w:val="20"/>
                <w:vertAlign w:val="superscript"/>
                <w:lang w:val="en-US"/>
              </w:rPr>
              <w:t>315</w:t>
            </w:r>
            <w:r w:rsidRPr="007040A3">
              <w:rPr>
                <w:rFonts w:cstheme="minorHAnsi"/>
                <w:i/>
                <w:iCs/>
                <w:sz w:val="20"/>
                <w:szCs w:val="20"/>
                <w:vertAlign w:val="superscript"/>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Atypical parkinsonism with cognitive deficits, brain imaging: calcifications in basal ganglia, cerebellum and white matter</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8824</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iCs/>
                <w:sz w:val="20"/>
                <w:szCs w:val="20"/>
                <w:lang w:val="en-US"/>
              </w:rPr>
              <w:t>RAB39B</w:t>
            </w:r>
            <w:r w:rsidRPr="007040A3">
              <w:rPr>
                <w:rFonts w:cstheme="minorHAnsi"/>
                <w:i/>
                <w:iCs/>
                <w:sz w:val="20"/>
                <w:szCs w:val="20"/>
                <w:lang w:val="en-US"/>
              </w:rPr>
              <w:fldChar w:fldCharType="begin">
                <w:fldData xml:space="preserve">PEVuZE5vdGU+PENpdGU+PEF1dGhvcj5XaWxzb248L0F1dGhvcj48WWVhcj4yMDE0PC9ZZWFyPjxS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==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XaWxzb248L0F1dGhvcj48WWVhcj4yMDE0PC9ZZWFyPjxS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==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316-318</w:t>
            </w:r>
            <w:r w:rsidRPr="007040A3">
              <w:rPr>
                <w:rFonts w:cstheme="minorHAnsi"/>
                <w:i/>
                <w:iCs/>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Early-onset (atypical) parkinsonism, delayed psychomotor development, impaired intellectual development (referred to as </w:t>
            </w:r>
            <w:proofErr w:type="spellStart"/>
            <w:r w:rsidRPr="007040A3">
              <w:rPr>
                <w:rFonts w:cstheme="minorHAnsi"/>
                <w:i/>
                <w:iCs/>
                <w:sz w:val="20"/>
                <w:szCs w:val="20"/>
                <w:lang w:val="en-US"/>
              </w:rPr>
              <w:t>Waisman</w:t>
            </w:r>
            <w:proofErr w:type="spellEnd"/>
            <w:r w:rsidRPr="007040A3">
              <w:rPr>
                <w:rFonts w:cstheme="minorHAnsi"/>
                <w:i/>
                <w:iCs/>
                <w:sz w:val="20"/>
                <w:szCs w:val="20"/>
                <w:lang w:val="en-US"/>
              </w:rPr>
              <w:t xml:space="preserve"> syndrome</w:t>
            </w:r>
            <w:r w:rsidRPr="007040A3">
              <w:rPr>
                <w:rFonts w:cstheme="minorHAnsi"/>
                <w:sz w:val="20"/>
                <w:szCs w:val="20"/>
                <w:lang w:val="en-US"/>
              </w:rPr>
              <w:t>)</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31151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XL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iCs/>
                <w:sz w:val="20"/>
                <w:szCs w:val="20"/>
                <w:lang w:val="en-US"/>
              </w:rPr>
              <w:t>SLC20A2</w:t>
            </w:r>
            <w:r w:rsidRPr="007040A3">
              <w:rPr>
                <w:rFonts w:cstheme="minorHAnsi"/>
                <w:sz w:val="20"/>
                <w:szCs w:val="20"/>
                <w:lang w:val="en-US"/>
              </w:rPr>
              <w:t>-(PFBC)</w:t>
            </w:r>
            <w:r w:rsidRPr="007040A3">
              <w:rPr>
                <w:rFonts w:cstheme="minorHAnsi"/>
                <w:i/>
                <w:iCs/>
                <w:sz w:val="20"/>
                <w:szCs w:val="20"/>
                <w:lang w:val="en-US"/>
              </w:rPr>
              <w:fldChar w:fldCharType="begin">
                <w:fldData xml:space="preserve">PEVuZE5vdGU+PENpdGU+PEF1dGhvcj5XYW5nPC9BdXRob3I+PFllYXI+MjAxMjwvWWVhcj48UmVj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XYW5nPC9BdXRob3I+PFllYXI+MjAxMjwvWWVhcj48UmVj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315, 319</w:t>
            </w:r>
            <w:r w:rsidRPr="007040A3">
              <w:rPr>
                <w:rFonts w:cstheme="minorHAnsi"/>
                <w:i/>
                <w:iCs/>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Atypical parkinsonism, commonly with cognitive deficits and headaches, less commonly dystonia, chorea, and ataxia, brain imaging: calcifications in basal ganglia, thalamus, cerebellum and white matter</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21360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sz w:val="20"/>
                <w:szCs w:val="20"/>
                <w:lang w:val="en-US"/>
              </w:rPr>
              <w:t>SYNJ1</w:t>
            </w:r>
            <w:r w:rsidRPr="007040A3">
              <w:rPr>
                <w:rFonts w:cstheme="minorHAnsi"/>
                <w:sz w:val="20"/>
                <w:szCs w:val="20"/>
                <w:lang w:val="en-US"/>
              </w:rPr>
              <w:fldChar w:fldCharType="begin">
                <w:fldData xml:space="preserve">PEVuZE5vdGU+PENpdGU+PEF1dGhvcj5LcmViczwvQXV0aG9yPjxZZWFyPjIwMTM8L1llYXI+PFJl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cmViczwvQXV0aG9yPjxZZWFyPjIwMTM8L1llYXI+PFJl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20, 321</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May have seizures, cognitive decline, abnormal eye movements, and dystonia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553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PARK-</w:t>
            </w:r>
            <w:r w:rsidRPr="007040A3">
              <w:rPr>
                <w:rFonts w:cstheme="minorHAnsi"/>
                <w:i/>
                <w:iCs/>
                <w:sz w:val="20"/>
                <w:szCs w:val="20"/>
                <w:lang w:val="en-US"/>
              </w:rPr>
              <w:t>VPS13C</w:t>
            </w:r>
            <w:r w:rsidRPr="007040A3">
              <w:rPr>
                <w:rFonts w:cstheme="minorHAnsi"/>
                <w:i/>
                <w:iCs/>
                <w:sz w:val="20"/>
                <w:szCs w:val="20"/>
                <w:lang w:val="en-US"/>
              </w:rPr>
              <w:fldChar w:fldCharType="begin">
                <w:fldData xml:space="preserve">PEVuZE5vdGU+PENpdGU+PEF1dGhvcj5MZXNhZ2U8L0F1dGhvcj48WWVhcj4yMDE2PC9ZZWFyPjxS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MZXNhZ2U8L0F1dGhvcj48WWVhcj4yMDE2PC9ZZWFyPjxS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22, 39, 65, 312, 322, 323</w:t>
            </w:r>
            <w:r w:rsidRPr="007040A3">
              <w:rPr>
                <w:rFonts w:cstheme="minorHAnsi"/>
                <w:i/>
                <w:iCs/>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Early-onset parkinsonism with often rapid and severe progression and loss of response to levodopa during disease course, early cognitive impairment potentially leading to dementia</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684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PARK- </w:t>
            </w:r>
            <w:r w:rsidRPr="007040A3">
              <w:rPr>
                <w:rFonts w:cstheme="minorHAnsi"/>
                <w:i/>
                <w:sz w:val="20"/>
                <w:szCs w:val="20"/>
                <w:lang w:val="en-US"/>
              </w:rPr>
              <w:t>WDR45</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IYWFjazwvQXV0aG9yPjxZZWFyPjIwMTI8L1llYXI+PFJl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WFjazwvQXV0aG9yPjxZZWFyPjIwMTI8L1llYXI+PFJl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24</w:t>
            </w:r>
            <w:r w:rsidRPr="007040A3">
              <w:rPr>
                <w:rFonts w:cstheme="minorHAnsi"/>
                <w:sz w:val="20"/>
                <w:szCs w:val="20"/>
                <w:lang w:val="en-US"/>
              </w:rPr>
              <w:fldChar w:fldCharType="end"/>
            </w:r>
          </w:p>
        </w:tc>
        <w:tc>
          <w:tcPr>
            <w:tcW w:w="657"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stonia</w:t>
            </w: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Beta-propeller protein-associated neurodegeneration (BPAN, previously SENDA syndrome) </w:t>
            </w:r>
            <w:r w:rsidRPr="007040A3">
              <w:rPr>
                <w:rFonts w:cstheme="minorHAnsi"/>
                <w:sz w:val="20"/>
                <w:szCs w:val="20"/>
                <w:lang w:val="en-US"/>
              </w:rPr>
              <w:fldChar w:fldCharType="begin">
                <w:fldData xml:space="preserve">PEVuZE5vdGU+PENpdGU+PEF1dGhvcj5IYXlmbGljazwvQXV0aG9yPjxZZWFyPjIwMTM8L1llYXI+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cwOC0xNzwvcGFnZXM+PHZvbHVtZT4xMzY8L3ZvbHVtZT48bnVtYmVyPlB0IDY8L251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jM2ODcxMjM8L3VybD48dXJsPm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OTMlMkZicmFpbiUyRmF3dDA5NSZhbXA7cmZ0X2lkPWluZm86cG1pZC8yMzY4NzEy
MyZhbXA7cmZ0Lmlzc249MDAwNi04OTUwJmFtcDtyZnQudm9sdW1lPTEzNiZhbXA7cmZ0Lmlzc3Vl
PTYmYW1wO3JmdC5zcGFnZT0xNzA4JmFtcDtyZnQucGFnZXM9MTcwOC0xNyZhbXA7cmZ0LmRhdGU9
MjAxMyZhbXA7cmZ0Lmp0aXRsZT1CcmFpbiZhbXA7cmZ0LmF0aXRsZT1iZXRhLVByb3BlbGxlcitw
cm90ZWluLWFzc29jaWF0ZWQrbmV1cm9kZWdlbmVyYXRpb24lM0ErYStuZXcrWC1saW5rZWQrZG9t
aW5hbnQrZGlzb3JkZXIrd2l0aCticmFpbitpcm9uK2FjY3VtdWxhdGlvbi4mYW1wO3JmdC5hdWxh
c3Q9SGF5ZmxpY2s8L3VybD48L3JlbGF0ZWQtdXJscz48L3VybHM+PGN1c3RvbTI+UE1DMzY3MzQ1
OSBbQXZhaWxhYmxlIG9uIDA2LzAxLzE0XTwvY3VzdG9tMj48ZWxlY3Ryb25pYy1yZXNvdXJjZS1u
dW0+aHR0cDovL2R4LmRvaS5vcmcvMTAuMTA5My9icmFpbi9hd3QwOT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XlmbGljazwvQXV0aG9yPjxZZWFyPjIwMTM8L1llYXI+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TcwOC0xNzwvcGFnZXM+PHZvbHVtZT4xMzY8L3ZvbHVtZT48bnVtYmVyPlB0IDY8L251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bCZhbXA7QU49
MjM2ODcxMjM8L3VybD48dXJsPm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OTMlMkZicmFpbiUyRmF3dDA5NSZhbXA7cmZ0X2lkPWluZm86cG1pZC8yMzY4NzEy
MyZhbXA7cmZ0Lmlzc249MDAwNi04OTUwJmFtcDtyZnQudm9sdW1lPTEzNiZhbXA7cmZ0Lmlzc3Vl
PTYmYW1wO3JmdC5zcGFnZT0xNzA4JmFtcDtyZnQucGFnZXM9MTcwOC0xNyZhbXA7cmZ0LmRhdGU9
MjAxMyZhbXA7cmZ0Lmp0aXRsZT1CcmFpbiZhbXA7cmZ0LmF0aXRsZT1iZXRhLVByb3BlbGxlcitw
cm90ZWluLWFzc29jaWF0ZWQrbmV1cm9kZWdlbmVyYXRpb24lM0ErYStuZXcrWC1saW5rZWQrZG9t
aW5hbnQrZGlzb3JkZXIrd2l0aCticmFpbitpcm9uK2FjY3VtdWxhdGlvbi4mYW1wO3JmdC5hdWxh
c3Q9SGF5ZmxpY2s8L3VybD48L3JlbGF0ZWQtdXJscz48L3VybHM+PGN1c3RvbTI+UE1DMzY3MzQ1
OSBbQXZhaWxhYmxlIG9uIDA2LzAxLzE0XTwvY3VzdG9tMj48ZWxlY3Ryb25pYy1yZXNvdXJjZS1u
dW0+aHR0cDovL2R4LmRvaS5vcmcvMTAuMTA5My9icmFpbi9hd3QwOTU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25</w:t>
            </w:r>
            <w:r w:rsidRPr="007040A3">
              <w:rPr>
                <w:rFonts w:cstheme="minorHAnsi"/>
                <w:sz w:val="20"/>
                <w:szCs w:val="20"/>
                <w:lang w:val="en-US"/>
              </w:rPr>
              <w:fldChar w:fldCharType="end"/>
            </w:r>
            <w:r w:rsidRPr="007040A3">
              <w:rPr>
                <w:rFonts w:cstheme="minorHAnsi"/>
                <w:sz w:val="20"/>
                <w:szCs w:val="20"/>
                <w:lang w:val="en-US"/>
              </w:rPr>
              <w:t>;</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SN &gt; GP Halo of </w:t>
            </w:r>
            <w:proofErr w:type="spellStart"/>
            <w:r w:rsidRPr="007040A3">
              <w:rPr>
                <w:rFonts w:cstheme="minorHAnsi"/>
                <w:sz w:val="20"/>
                <w:szCs w:val="20"/>
                <w:lang w:val="en-US"/>
              </w:rPr>
              <w:t>hyperintensity</w:t>
            </w:r>
            <w:proofErr w:type="spellEnd"/>
            <w:r w:rsidRPr="007040A3">
              <w:rPr>
                <w:rFonts w:cstheme="minorHAnsi"/>
                <w:sz w:val="20"/>
                <w:szCs w:val="20"/>
                <w:lang w:val="en-US"/>
              </w:rPr>
              <w:t xml:space="preserve"> surrounding linear </w:t>
            </w:r>
            <w:proofErr w:type="spellStart"/>
            <w:r w:rsidRPr="007040A3">
              <w:rPr>
                <w:rFonts w:cstheme="minorHAnsi"/>
                <w:sz w:val="20"/>
                <w:szCs w:val="20"/>
                <w:lang w:val="en-US"/>
              </w:rPr>
              <w:t>hypointensity</w:t>
            </w:r>
            <w:proofErr w:type="spellEnd"/>
            <w:r w:rsidRPr="007040A3">
              <w:rPr>
                <w:rFonts w:cstheme="minorHAnsi"/>
                <w:sz w:val="20"/>
                <w:szCs w:val="20"/>
                <w:lang w:val="en-US"/>
              </w:rPr>
              <w:t xml:space="preserve"> in SN on T1 scans. </w:t>
            </w:r>
            <w:r w:rsidRPr="007040A3">
              <w:rPr>
                <w:rFonts w:cstheme="minorHAnsi"/>
                <w:sz w:val="20"/>
                <w:szCs w:val="20"/>
                <w:u w:val="single"/>
                <w:lang w:val="en-US"/>
              </w:rPr>
              <w:t>Additional clinical features:</w:t>
            </w:r>
            <w:r w:rsidRPr="007040A3">
              <w:rPr>
                <w:rFonts w:cstheme="minorHAnsi"/>
                <w:sz w:val="20"/>
                <w:szCs w:val="20"/>
                <w:lang w:val="en-US"/>
              </w:rPr>
              <w:t xml:space="preserve"> developmental delay/intellectual disability, progressive cognitive decline, seizures, spasticity, </w:t>
            </w:r>
            <w:proofErr w:type="spellStart"/>
            <w:r w:rsidRPr="007040A3">
              <w:rPr>
                <w:rFonts w:cstheme="minorHAnsi"/>
                <w:sz w:val="20"/>
                <w:szCs w:val="20"/>
                <w:lang w:val="en-US"/>
              </w:rPr>
              <w:t>Rett</w:t>
            </w:r>
            <w:proofErr w:type="spellEnd"/>
            <w:r w:rsidRPr="007040A3">
              <w:rPr>
                <w:rFonts w:cstheme="minorHAnsi"/>
                <w:sz w:val="20"/>
                <w:szCs w:val="20"/>
                <w:lang w:val="en-US"/>
              </w:rPr>
              <w:t xml:space="preserve">-like stereotypies, autistic-features, neuropsychiatric symptoms, sleep disorders, </w:t>
            </w:r>
            <w:r w:rsidRPr="007040A3">
              <w:rPr>
                <w:rFonts w:cstheme="minorHAnsi"/>
                <w:sz w:val="20"/>
                <w:szCs w:val="20"/>
                <w:lang w:val="en-US"/>
              </w:rPr>
              <w:lastRenderedPageBreak/>
              <w:t xml:space="preserve">bowel/bladder incontinence, infantile epileptic encephalopathy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lastRenderedPageBreak/>
              <w:t>300894</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XL</w:t>
            </w:r>
          </w:p>
        </w:tc>
      </w:tr>
      <w:tr w:rsidR="002B04CA" w:rsidRPr="007040A3" w:rsidTr="00564005">
        <w:tc>
          <w:tcPr>
            <w:tcW w:w="5000" w:type="pct"/>
            <w:gridSpan w:val="7"/>
          </w:tcPr>
          <w:p w:rsidR="002B04CA" w:rsidRPr="007040A3" w:rsidRDefault="002B04CA" w:rsidP="00564005">
            <w:pPr>
              <w:rPr>
                <w:rFonts w:cstheme="minorHAnsi"/>
                <w:sz w:val="20"/>
                <w:szCs w:val="20"/>
                <w:lang w:val="en-US"/>
              </w:rPr>
            </w:pPr>
            <w:r w:rsidRPr="007040A3">
              <w:rPr>
                <w:b/>
                <w:sz w:val="20"/>
                <w:szCs w:val="20"/>
                <w:lang w:val="en-US"/>
              </w:rPr>
              <w:lastRenderedPageBreak/>
              <w:t xml:space="preserve">Combined phenotypes: </w:t>
            </w:r>
            <w:r w:rsidRPr="007040A3">
              <w:rPr>
                <w:rFonts w:ascii="Calibri" w:hAnsi="Calibri"/>
                <w:b/>
                <w:bCs/>
                <w:sz w:val="20"/>
                <w:szCs w:val="20"/>
                <w:lang w:val="en-US"/>
              </w:rPr>
              <w:t>where parkinsonism coexists with another movement disorder as a prominent consistent feature</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ATP1A3</w:t>
            </w:r>
            <w:r w:rsidRPr="007040A3">
              <w:rPr>
                <w:rFonts w:cstheme="minorHAnsi"/>
                <w:i/>
                <w:sz w:val="20"/>
                <w:szCs w:val="20"/>
                <w:vertAlign w:val="superscript"/>
                <w:lang w:val="en-US"/>
              </w:rPr>
              <w:t>A</w:t>
            </w:r>
            <w:r w:rsidRPr="007040A3">
              <w:rPr>
                <w:rFonts w:cstheme="minorHAnsi"/>
                <w:sz w:val="20"/>
                <w:szCs w:val="20"/>
                <w:vertAlign w:val="superscript"/>
                <w:lang w:val="en-US"/>
              </w:rPr>
              <w:t>,</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de Carvalho Aguiar&lt;/Author&gt;&lt;Year&gt;2004&lt;/Year&gt;&lt;RecNum&gt;158&lt;/RecNum&gt;&lt;DisplayText&gt;&lt;style face="superscript"&gt;326&lt;/style&gt;&lt;/DisplayText&gt;&lt;record&gt;&lt;rec-number&gt;158&lt;/rec-number&gt;&lt;foreign-keys&gt;&lt;key app="EN" db-id="evt9rs9wb5sexces9voxv9txtzadt29aee0t" timestamp="0"&gt;158&lt;/key&gt;&lt;/foreign-keys&gt;&lt;ref-type name="Journal Article"&gt;17&lt;/ref-type&gt;&lt;contributors&gt;&lt;authors&gt;&lt;author&gt;de Carvalho Aguiar, P.&lt;/author&gt;&lt;author&gt;Sweadner, K. J.&lt;/author&gt;&lt;author&gt;Penniston, J. T.&lt;/author&gt;&lt;author&gt;Zaremba, J.&lt;/author&gt;&lt;author&gt;Liu, L.&lt;/author&gt;&lt;author&gt;Caton, M.&lt;/author&gt;&lt;author&gt;Linazasoro, G.&lt;/author&gt;&lt;author&gt;Borg, M.&lt;/author&gt;&lt;author&gt;Tijssen, M. A.&lt;/author&gt;&lt;author&gt;Bressman, S. B.&lt;/author&gt;&lt;author&gt;Dobyns, W. B.&lt;/author&gt;&lt;author&gt;Brashear, A.&lt;/author&gt;&lt;author&gt;Ozelius, L. J.&lt;/author&gt;&lt;/authors&gt;&lt;/contributors&gt;&lt;auth-address&gt;Department of Molecular Genetics, Albert Einstein College of Medicine, Bronx, New York 10461, USA.&lt;/auth-address&gt;&lt;titles&gt;&lt;title&gt;Mutations in the Na+/K+ -ATPase alpha3 gene ATP1A3 are associated with rapid-onset dystonia parkinsonism&lt;/title&gt;&lt;secondary-title&gt;Neuron&lt;/secondary-title&gt;&lt;/titles&gt;&lt;periodical&gt;&lt;full-title&gt;Neuron&lt;/full-title&gt;&lt;abbr-1&gt;Neuron&lt;/abbr-1&gt;&lt;/periodical&gt;&lt;pages&gt;169-75&lt;/pages&gt;&lt;volume&gt;43&lt;/volume&gt;&lt;number&gt;2&lt;/number&gt;&lt;keywords&gt;&lt;keyword&gt;Amino Acid Sequence&lt;/keyword&gt;&lt;keyword&gt;Cell Line&lt;/keyword&gt;&lt;keyword&gt;Dystonia/complications/*genetics/metabolism&lt;/keyword&gt;&lt;keyword&gt;Humans&lt;/keyword&gt;&lt;keyword&gt;Molecular Conformation&lt;/keyword&gt;&lt;keyword&gt;*Mutation, Missense&lt;/keyword&gt;&lt;keyword&gt;Parkinsonian Disorders/complications/*genetics/metabolism&lt;/keyword&gt;&lt;keyword&gt;Sodium-Potassium-Exchanging ATPase/*genetics/metabolism&lt;/keyword&gt;&lt;keyword&gt;Structure-Activity Relationship&lt;/keyword&gt;&lt;/keywords&gt;&lt;dates&gt;&lt;year&gt;2004&lt;/year&gt;&lt;pub-dates&gt;&lt;date&gt;Jul 22&lt;/date&gt;&lt;/pub-dates&gt;&lt;/dates&gt;&lt;isbn&gt;0896-6273 (Print)&amp;#xD;0896-6273 (Linking)&lt;/isbn&gt;&lt;accession-num&gt;15260953&lt;/accession-num&gt;&lt;urls&gt;&lt;related-urls&gt;&lt;url&gt;http://www.ncbi.nlm.nih.gov/pubmed/15260953&lt;/url&gt;&lt;/related-urls&gt;&lt;/urls&gt;&lt;electronic-resource-num&gt;10.1016/j.neuron.2004.06.028&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26</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Rapid onset dystonia-parkinsonism</w:t>
            </w:r>
            <w:r>
              <w:rPr>
                <w:rFonts w:cstheme="minorHAnsi"/>
                <w:sz w:val="20"/>
                <w:szCs w:val="20"/>
                <w:lang w:val="en-US"/>
              </w:rPr>
              <w:t xml:space="preserve">, </w:t>
            </w:r>
            <w:r w:rsidRPr="007040A3">
              <w:rPr>
                <w:rFonts w:cstheme="minorHAnsi"/>
                <w:sz w:val="20"/>
                <w:szCs w:val="20"/>
                <w:lang w:val="en-US"/>
              </w:rPr>
              <w:t>chorea in later life</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28235</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CP-</w:t>
            </w:r>
            <w:r w:rsidRPr="007040A3">
              <w:rPr>
                <w:rFonts w:cstheme="minorHAnsi"/>
                <w:iCs/>
                <w:sz w:val="20"/>
                <w:szCs w:val="20"/>
                <w:lang w:val="en-US"/>
              </w:rPr>
              <w:t>(NBIA)</w:t>
            </w:r>
            <w:r w:rsidRPr="007040A3">
              <w:rPr>
                <w:rFonts w:cstheme="minorHAnsi"/>
                <w:i/>
                <w:sz w:val="20"/>
                <w:szCs w:val="20"/>
                <w:lang w:val="en-US"/>
              </w:rPr>
              <w:fldChar w:fldCharType="begin">
                <w:fldData xml:space="preserve">PEVuZE5vdGU+PENpdGU+PEF1dGhvcj5IYXJyaXM8L0F1dGhvcj48WWVhcj4xOTk1PC9ZZWFyPjxS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1MzktNDM8L3BhZ2VzPjx2b2x1bWU+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</w:fldData>
              </w:fldChar>
            </w:r>
            <w:r>
              <w:rPr>
                <w:rFonts w:cstheme="minorHAnsi"/>
                <w:i/>
                <w:sz w:val="20"/>
                <w:szCs w:val="20"/>
                <w:lang w:val="en-US"/>
              </w:rPr>
              <w:instrText xml:space="preserve"> ADDIN EN.CITE </w:instrText>
            </w:r>
            <w:r>
              <w:rPr>
                <w:rFonts w:cstheme="minorHAnsi"/>
                <w:i/>
                <w:sz w:val="20"/>
                <w:szCs w:val="20"/>
                <w:lang w:val="en-US"/>
              </w:rPr>
              <w:fldChar w:fldCharType="begin">
                <w:fldData xml:space="preserve">PEVuZE5vdGU+PENpdGU+PEF1dGhvcj5IYXJyaXM8L0F1dGhvcj48WWVhcj4xOTk1PC9ZZWFyPjxS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I1MzktNDM8L3BhZ2VzPjx2b2x1bWU+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</w:fldData>
              </w:fldChar>
            </w:r>
            <w:r>
              <w:rPr>
                <w:rFonts w:cstheme="minorHAnsi"/>
                <w:i/>
                <w:sz w:val="20"/>
                <w:szCs w:val="20"/>
                <w:lang w:val="en-US"/>
              </w:rPr>
              <w:instrText xml:space="preserve"> ADDIN EN.CITE.DATA </w:instrText>
            </w:r>
            <w:r>
              <w:rPr>
                <w:rFonts w:cstheme="minorHAnsi"/>
                <w:i/>
                <w:sz w:val="20"/>
                <w:szCs w:val="20"/>
                <w:lang w:val="en-US"/>
              </w:rPr>
            </w:r>
            <w:r>
              <w:rPr>
                <w:rFonts w:cstheme="minorHAnsi"/>
                <w:i/>
                <w:sz w:val="20"/>
                <w:szCs w:val="20"/>
                <w:lang w:val="en-US"/>
              </w:rPr>
              <w:fldChar w:fldCharType="end"/>
            </w:r>
            <w:r w:rsidRPr="007040A3">
              <w:rPr>
                <w:rFonts w:cstheme="minorHAnsi"/>
                <w:i/>
                <w:sz w:val="20"/>
                <w:szCs w:val="20"/>
                <w:lang w:val="en-US"/>
              </w:rPr>
            </w:r>
            <w:r w:rsidRPr="007040A3">
              <w:rPr>
                <w:rFonts w:cstheme="minorHAnsi"/>
                <w:i/>
                <w:sz w:val="20"/>
                <w:szCs w:val="20"/>
                <w:lang w:val="en-US"/>
              </w:rPr>
              <w:fldChar w:fldCharType="separate"/>
            </w:r>
            <w:r w:rsidRPr="00EC31A4">
              <w:rPr>
                <w:rFonts w:cstheme="minorHAnsi"/>
                <w:i/>
                <w:noProof/>
                <w:sz w:val="20"/>
                <w:szCs w:val="20"/>
                <w:vertAlign w:val="superscript"/>
                <w:lang w:val="en-US"/>
              </w:rPr>
              <w:t>327</w:t>
            </w:r>
            <w:r w:rsidRPr="007040A3">
              <w:rPr>
                <w:rFonts w:cstheme="minorHAnsi"/>
                <w: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Chorea</w:t>
            </w: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3A24D9" w:rsidRDefault="002B04CA" w:rsidP="00564005">
            <w:pPr>
              <w:jc w:val="both"/>
              <w:rPr>
                <w:rFonts w:cstheme="minorHAnsi"/>
                <w:sz w:val="20"/>
                <w:szCs w:val="20"/>
                <w:lang w:val="es-AR"/>
              </w:rPr>
            </w:pPr>
            <w:proofErr w:type="spellStart"/>
            <w:r w:rsidRPr="003A24D9">
              <w:rPr>
                <w:rFonts w:cstheme="minorHAnsi"/>
                <w:sz w:val="20"/>
                <w:szCs w:val="20"/>
                <w:lang w:val="es-AR"/>
              </w:rPr>
              <w:t>Aceruloplasminemia</w:t>
            </w:r>
            <w:proofErr w:type="spellEnd"/>
            <w:r w:rsidRPr="007040A3">
              <w:rPr>
                <w:rFonts w:cstheme="minorHAnsi"/>
                <w:sz w:val="20"/>
                <w:szCs w:val="20"/>
                <w:lang w:val="en-US"/>
              </w:rPr>
              <w:fldChar w:fldCharType="begin">
                <w:fldData xml:space="preserve">PEVuZE5vdGU+PENpdGU+PEF1dGhvcj5NY05laWxsPC9BdXRob3I+PFllYXI+MjAwODwvWWVhcj48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05laWxsPC9BdXRob3I+PFllYXI+MjAwODwvWWVhcj48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28</w:t>
            </w:r>
            <w:r w:rsidRPr="007040A3">
              <w:rPr>
                <w:rFonts w:cstheme="minorHAnsi"/>
                <w:sz w:val="20"/>
                <w:szCs w:val="20"/>
                <w:lang w:val="en-US"/>
              </w:rPr>
              <w:fldChar w:fldCharType="end"/>
            </w:r>
            <w:r w:rsidRPr="003A24D9">
              <w:rPr>
                <w:rFonts w:cstheme="minorHAnsi"/>
                <w:sz w:val="20"/>
                <w:szCs w:val="20"/>
                <w:lang w:val="es-AR"/>
              </w:rPr>
              <w:t xml:space="preserve">: </w:t>
            </w:r>
            <w:proofErr w:type="spellStart"/>
            <w:r w:rsidRPr="003A24D9">
              <w:rPr>
                <w:rFonts w:cstheme="minorHAnsi"/>
                <w:sz w:val="20"/>
                <w:szCs w:val="20"/>
                <w:lang w:val="es-AR"/>
              </w:rPr>
              <w:t>dystonia</w:t>
            </w:r>
            <w:proofErr w:type="spellEnd"/>
            <w:r w:rsidRPr="003A24D9">
              <w:rPr>
                <w:rFonts w:cstheme="minorHAnsi"/>
                <w:sz w:val="20"/>
                <w:szCs w:val="20"/>
                <w:lang w:val="es-AR"/>
              </w:rPr>
              <w:t xml:space="preserve">, ataxia, chorea, </w:t>
            </w:r>
            <w:proofErr w:type="spellStart"/>
            <w:r w:rsidRPr="003A24D9">
              <w:rPr>
                <w:rFonts w:cstheme="minorHAnsi"/>
                <w:sz w:val="20"/>
                <w:szCs w:val="20"/>
                <w:lang w:val="es-AR"/>
              </w:rPr>
              <w:t>parkinsonism</w:t>
            </w:r>
            <w:proofErr w:type="spellEnd"/>
            <w:r w:rsidRPr="003A24D9">
              <w:rPr>
                <w:rFonts w:cstheme="minorHAnsi"/>
                <w:sz w:val="20"/>
                <w:szCs w:val="20"/>
                <w:lang w:val="es-AR"/>
              </w:rPr>
              <w:t xml:space="preserve">, </w:t>
            </w:r>
            <w:proofErr w:type="spellStart"/>
            <w:r w:rsidRPr="003A24D9">
              <w:rPr>
                <w:rFonts w:cstheme="minorHAnsi"/>
                <w:sz w:val="20"/>
                <w:szCs w:val="20"/>
                <w:lang w:val="es-AR"/>
              </w:rPr>
              <w:t>tremors</w:t>
            </w:r>
            <w:proofErr w:type="spellEnd"/>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more homogeneous involvement of primarily caudate, putamen, thalamus, dentate</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cognitive impairment, psychiatric symptoms, diabetes mellitus, retinal degeneration, anemia, liver iron storag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4290</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rPr>
          <w:trHeight w:val="1266"/>
        </w:trPr>
        <w:tc>
          <w:tcPr>
            <w:tcW w:w="815" w:type="pct"/>
            <w:vMerge w:val="restar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GCH1</w:t>
            </w:r>
            <w:r w:rsidRPr="007040A3">
              <w:rPr>
                <w:rFonts w:cstheme="minorHAnsi"/>
                <w:sz w:val="20"/>
                <w:szCs w:val="20"/>
                <w:lang w:val="en-US"/>
              </w:rPr>
              <w:fldChar w:fldCharType="begin">
                <w:fldData xml:space="preserve">PEVuZE5vdGU+PENpdGU+PEF1dGhvcj5JY2hpbm9zZTwvQXV0aG9yPjxZZWFyPjE5OTQ8L1llYXI+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JY2hpbm9zZTwvQXV0aG9yPjxZZWFyPjE5OTQ8L1llYXI+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29</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GTP </w:t>
            </w:r>
            <w:proofErr w:type="spellStart"/>
            <w:r w:rsidRPr="007040A3">
              <w:rPr>
                <w:rFonts w:cstheme="minorHAnsi"/>
                <w:sz w:val="20"/>
                <w:szCs w:val="20"/>
                <w:lang w:val="en-US"/>
              </w:rPr>
              <w:t>cyclohydrolase</w:t>
            </w:r>
            <w:proofErr w:type="spellEnd"/>
            <w:r w:rsidRPr="007040A3">
              <w:rPr>
                <w:rFonts w:cstheme="minorHAnsi"/>
                <w:sz w:val="20"/>
                <w:szCs w:val="20"/>
                <w:lang w:val="en-US"/>
              </w:rPr>
              <w:t xml:space="preserve"> I deficiency (mild form)</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egawa&lt;/Author&gt;&lt;Year&gt;2003&lt;/Year&gt;&lt;RecNum&gt;461&lt;/RecNum&gt;&lt;DisplayText&gt;&lt;style face="superscript"&gt;330&lt;/style&gt;&lt;/DisplayText&gt;&lt;record&gt;&lt;rec-number&gt;461&lt;/rec-number&gt;&lt;foreign-keys&gt;&lt;key app="EN" db-id="evt9rs9wb5sexces9voxv9txtzadt29aee0t" timestamp="1444244615"&gt;461&lt;/key&gt;&lt;/foreign-keys&gt;&lt;ref-type name="Journal Article"&gt;17&lt;/ref-type&gt;&lt;contributors&gt;&lt;authors&gt;&lt;author&gt;Segawa, M.&lt;/author&gt;&lt;author&gt;Nomura, Y.&lt;/author&gt;&lt;author&gt;Nishiyama, N.&lt;/author&gt;&lt;/authors&gt;&lt;/contributors&gt;&lt;auth-address&gt;Segawa Neurological Clinic for Children, Japan. segawa@t3.rim.or.jp&lt;/auth-address&gt;&lt;titles&gt;&lt;title&gt;Autosomal dominant guanosine triphosphate cyclohydrolase I deficiency (Segawa disease)&lt;/title&gt;&lt;secondary-title&gt;Ann Neurol&lt;/secondary-title&gt;&lt;alt-title&gt;Annals of neurology&lt;/alt-title&gt;&lt;/titles&gt;&lt;periodical&gt;&lt;full-title&gt;Ann Neurol&lt;/full-title&gt;&lt;abbr-1&gt;Annals of neurology&lt;/abbr-1&gt;&lt;/periodical&gt;&lt;alt-periodical&gt;&lt;full-title&gt;Annals of Neurology&lt;/full-title&gt;&lt;/alt-periodical&gt;&lt;pages&gt;S32-45&lt;/pages&gt;&lt;volume&gt;54 Suppl 6&lt;/volume&gt;&lt;keywords&gt;&lt;keyword&gt;Age of Onset&lt;/keyword&gt;&lt;keyword&gt;Child&lt;/keyword&gt;&lt;keyword&gt;Diagnosis, Differential&lt;/keyword&gt;&lt;keyword&gt;Dystonia/*genetics/physiopathology&lt;/keyword&gt;&lt;keyword&gt;GTP Cyclohydrolase/*deficiency/*genetics&lt;/keyword&gt;&lt;keyword&gt;Genes, Dominant/genetics&lt;/keyword&gt;&lt;keyword&gt;Humans&lt;/keyword&gt;&lt;keyword&gt;Molecular Biology&lt;/keyword&gt;&lt;keyword&gt;Syndrome&lt;/keyword&gt;&lt;/keywords&gt;&lt;dates&gt;&lt;year&gt;2003&lt;/year&gt;&lt;/dates&gt;&lt;isbn&gt;0364-5134 (Print)&amp;#xD;0364-5134 (Linking)&lt;/isbn&gt;&lt;accession-num&gt;12891652&lt;/accession-num&gt;&lt;urls&gt;&lt;related-urls&gt;&lt;url&gt;http://www.ncbi.nlm.nih.gov/pubmed/12891652&lt;/url&gt;&lt;/related-urls&gt;&lt;/urls&gt;&lt;electronic-resource-num&gt;10.1002/ana.10630&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30</w:t>
            </w:r>
            <w:r w:rsidRPr="007040A3">
              <w:rPr>
                <w:rFonts w:cstheme="minorHAnsi"/>
                <w:sz w:val="20"/>
                <w:szCs w:val="20"/>
                <w:lang w:val="en-US"/>
              </w:rPr>
              <w:fldChar w:fldCharType="end"/>
            </w:r>
            <w:r w:rsidRPr="007040A3">
              <w:rPr>
                <w:rFonts w:cstheme="minorHAnsi"/>
                <w:sz w:val="20"/>
                <w:szCs w:val="20"/>
                <w:lang w:val="en-US"/>
              </w:rPr>
              <w:t xml:space="preserve">: childhood-onset </w:t>
            </w:r>
            <w:proofErr w:type="spellStart"/>
            <w:r w:rsidRPr="007040A3">
              <w:rPr>
                <w:rFonts w:cstheme="minorHAnsi"/>
                <w:sz w:val="20"/>
                <w:szCs w:val="20"/>
                <w:lang w:val="en-US"/>
              </w:rPr>
              <w:t>dopa</w:t>
            </w:r>
            <w:proofErr w:type="spellEnd"/>
            <w:r w:rsidRPr="007040A3">
              <w:rPr>
                <w:rFonts w:cstheme="minorHAnsi"/>
                <w:sz w:val="20"/>
                <w:szCs w:val="20"/>
                <w:lang w:val="en-US"/>
              </w:rPr>
              <w:t>-responsive dystonia, adult-onset dystonia-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manifestations:</w:t>
            </w:r>
            <w:r w:rsidRPr="007040A3">
              <w:rPr>
                <w:rFonts w:cstheme="minorHAnsi"/>
                <w:sz w:val="20"/>
                <w:szCs w:val="20"/>
                <w:lang w:val="en-US"/>
              </w:rPr>
              <w:t xml:space="preserve"> diurnal fluctuation, pyramidal signs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2823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rPr>
          <w:trHeight w:val="1127"/>
        </w:trPr>
        <w:tc>
          <w:tcPr>
            <w:tcW w:w="815" w:type="pct"/>
            <w:vMerge/>
            <w:vAlign w:val="center"/>
          </w:tcPr>
          <w:p w:rsidR="002B04CA" w:rsidRPr="007040A3" w:rsidRDefault="002B04CA" w:rsidP="00564005">
            <w:pPr>
              <w:rPr>
                <w:rFonts w:cstheme="minorHAnsi"/>
                <w:sz w:val="20"/>
                <w:szCs w:val="20"/>
                <w:lang w:val="en-US"/>
              </w:rPr>
            </w:pP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b/>
                <w:sz w:val="20"/>
                <w:szCs w:val="20"/>
                <w:lang w:val="en-US"/>
              </w:rPr>
            </w:pPr>
            <w:r w:rsidRPr="007040A3">
              <w:rPr>
                <w:rFonts w:cstheme="minorHAnsi"/>
                <w:sz w:val="20"/>
                <w:szCs w:val="20"/>
                <w:lang w:val="en-US"/>
              </w:rPr>
              <w:t xml:space="preserve">GTP </w:t>
            </w:r>
            <w:proofErr w:type="spellStart"/>
            <w:r w:rsidRPr="007040A3">
              <w:rPr>
                <w:rFonts w:cstheme="minorHAnsi"/>
                <w:sz w:val="20"/>
                <w:szCs w:val="20"/>
                <w:lang w:val="en-US"/>
              </w:rPr>
              <w:t>cyclohydrolase</w:t>
            </w:r>
            <w:proofErr w:type="spellEnd"/>
            <w:r w:rsidRPr="007040A3">
              <w:rPr>
                <w:rFonts w:cstheme="minorHAnsi"/>
                <w:sz w:val="20"/>
                <w:szCs w:val="20"/>
                <w:lang w:val="en-US"/>
              </w:rPr>
              <w:t xml:space="preserve"> I deficiency (severe form)</w:t>
            </w:r>
            <w:r w:rsidRPr="007040A3">
              <w:rPr>
                <w:rFonts w:cstheme="minorHAnsi"/>
                <w:sz w:val="20"/>
                <w:szCs w:val="20"/>
                <w:lang w:val="en-US"/>
              </w:rPr>
              <w:fldChar w:fldCharType="begin">
                <w:fldData xml:space="preserve">PEVuZE5vdGU+PENpdGU+PEF1dGhvcj5Ib3J2YXRoPC9BdXRob3I+PFllYXI+MjAwODwvWWVhcj48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zMzI5JmFtcDtyZnRfaWQ9aW5mbzpwbWlkLzIwODE4NjA4JmFtcDtyZnQuaXNzbj0w
ODg1LTMxODUmYW1wO3JmdC52b2x1bWU9MjYmYW1wO3JmdC5pc3N1ZT0xJmFtcDtyZnQuc3BhZ2U9
MTU3JmFtcDtyZnQucGFnZXM9MTU3LTYxJmFtcDtyZnQuZGF0ZT0yMDExJmFtcDtyZnQuanRpdGxl
PU1vdmVtZW50K0Rpc29yZGVycyZhbXA7cmZ0LmF0aXRsZT1DbGluaWNhbCthbmQrYmlvY2hlbWlj
YWwrY2hhcmFjdGVyaXphdGlvbitvZitwYXRpZW50cyt3aXRoK2Vhcmx5K2luZmFudGlsZStvbnNl
dCtvZithdXRvc29tYWwrcmVjZXNzaXZlK0dUUCtjeWNsb2h5ZHJvbGFzZStJK2RlZmljaWVuY3kr
d2l0aG91dCtoeXBlcnBoZW55bGFsYW5pbmVtaWEuJmFtcDtyZnQuYXVsYXN0PU9wbGFkZW48L3Vy
bD48L3JlbGF0ZWQtdXJscz48L3VybHM+PGVsZWN0cm9uaWMtcmVzb3VyY2UtbnVtPmh0dHA6Ly9k
eC5kb2kub3JnLzEwLjEwMDIvbWRzLjIzMzI5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b3J2YXRoPC9BdXRob3I+PFllYXI+MjAwODwvWWVhcj48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zMzI5JmFtcDtyZnRfaWQ9aW5mbzpwbWlkLzIwODE4NjA4JmFtcDtyZnQuaXNzbj0w
ODg1LTMxODUmYW1wO3JmdC52b2x1bWU9MjYmYW1wO3JmdC5pc3N1ZT0xJmFtcDtyZnQuc3BhZ2U9
MTU3JmFtcDtyZnQucGFnZXM9MTU3LTYxJmFtcDtyZnQuZGF0ZT0yMDExJmFtcDtyZnQuanRpdGxl
PU1vdmVtZW50K0Rpc29yZGVycyZhbXA7cmZ0LmF0aXRsZT1DbGluaWNhbCthbmQrYmlvY2hlbWlj
YWwrY2hhcmFjdGVyaXphdGlvbitvZitwYXRpZW50cyt3aXRoK2Vhcmx5K2luZmFudGlsZStvbnNl
dCtvZithdXRvc29tYWwrcmVjZXNzaXZlK0dUUCtjeWNsb2h5ZHJvbGFzZStJK2RlZmljaWVuY3kr
d2l0aG91dCtoeXBlcnBoZW55bGFsYW5pbmVtaWEuJmFtcDtyZnQuYXVsYXN0PU9wbGFkZW48L3Vy
bD48L3JlbGF0ZWQtdXJscz48L3VybHM+PGVsZWN0cm9uaWMtcmVzb3VyY2UtbnVtPmh0dHA6Ly9k
eC5kb2kub3JnLzEwLjEwMDIvbWRzLjIzMzI5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1, 332</w:t>
            </w:r>
            <w:r w:rsidRPr="007040A3">
              <w:rPr>
                <w:rFonts w:cstheme="minorHAnsi"/>
                <w:sz w:val="20"/>
                <w:szCs w:val="20"/>
                <w:lang w:val="en-US"/>
              </w:rPr>
              <w:fldChar w:fldCharType="end"/>
            </w:r>
            <w:r w:rsidRPr="007040A3">
              <w:rPr>
                <w:rFonts w:cstheme="minorHAnsi"/>
                <w:sz w:val="20"/>
                <w:szCs w:val="20"/>
                <w:lang w:val="en-US"/>
              </w:rPr>
              <w:t>: dystonia,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manifestations:</w:t>
            </w:r>
            <w:r w:rsidRPr="007040A3">
              <w:rPr>
                <w:rFonts w:cstheme="minorHAnsi"/>
                <w:sz w:val="20"/>
                <w:szCs w:val="20"/>
                <w:lang w:val="en-US"/>
              </w:rPr>
              <w:t xml:space="preserve"> developmental delay, truncal </w:t>
            </w:r>
            <w:proofErr w:type="spellStart"/>
            <w:r w:rsidRPr="007040A3">
              <w:rPr>
                <w:rFonts w:cstheme="minorHAnsi"/>
                <w:sz w:val="20"/>
                <w:szCs w:val="20"/>
                <w:lang w:val="en-US"/>
              </w:rPr>
              <w:t>hypotonia</w:t>
            </w:r>
            <w:proofErr w:type="spellEnd"/>
            <w:r w:rsidRPr="007040A3">
              <w:rPr>
                <w:rFonts w:cstheme="minorHAnsi"/>
                <w:sz w:val="20"/>
                <w:szCs w:val="20"/>
                <w:lang w:val="en-US"/>
              </w:rPr>
              <w:t>, spasticity, oculogyric crises, seizures, with or without hyperphenylalaninemia</w:t>
            </w:r>
            <w:r w:rsidRPr="007040A3">
              <w:rPr>
                <w:rFonts w:cstheme="minorHAnsi"/>
                <w:sz w:val="20"/>
                <w:szCs w:val="20"/>
                <w:lang w:val="en-US"/>
              </w:rPr>
              <w:fldChar w:fldCharType="begin">
                <w:fldData xml:space="preserve">PEVuZE5vdGU+PENpdGU+PEF1dGhvcj5PcGxhZGVuPC9BdXRob3I+PFllYXI+MjAxMTwvWWVhcj48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zMzI5JmFtcDtyZnRfaWQ9aW5mbzpwbWlkLzIwODE4NjA4JmFtcDtyZnQuaXNzbj0w
ODg1LTMxODUmYW1wO3JmdC52b2x1bWU9MjYmYW1wO3JmdC5pc3N1ZT0xJmFtcDtyZnQuc3BhZ2U9
MTU3JmFtcDtyZnQucGFnZXM9MTU3LTYxJmFtcDtyZnQuZGF0ZT0yMDExJmFtcDtyZnQuanRpdGxl
PU1vdmVtZW50K0Rpc29yZGVycyZhbXA7cmZ0LmF0aXRsZT1DbGluaWNhbCthbmQrYmlvY2hlbWlj
YWwrY2hhcmFjdGVyaXphdGlvbitvZitwYXRpZW50cyt3aXRoK2Vhcmx5K2luZmFudGlsZStvbnNl
dCtvZithdXRvc29tYWwrcmVjZXNzaXZlK0dUUCtjeWNsb2h5ZHJvbGFzZStJK2RlZmljaWVuY3kr
d2l0aG91dCtoeXBlcnBoZW55bGFsYW5pbmVtaWEuJmFtcDtyZnQuYXVsYXN0PU9wbGFkZW48L3Vy
bD48L3JlbGF0ZWQtdXJscz48L3VybHM+PGVsZWN0cm9uaWMtcmVzb3VyY2UtbnVtPmh0dHA6Ly9k
eC5kb2kub3JnLzEwLjEwMDIvbWRzLjIzMzI5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PcGxhZGVuPC9BdXRob3I+PFllYXI+MjAxMTwvWWVhcj48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Ay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2</w:t>
            </w:r>
            <w:r w:rsidRPr="007040A3">
              <w:rPr>
                <w:rFonts w:cstheme="minorHAnsi"/>
                <w:sz w:val="20"/>
                <w:szCs w:val="20"/>
                <w:lang w:val="en-US"/>
              </w:rPr>
              <w:fldChar w:fldCharType="end"/>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5407</w:t>
            </w:r>
          </w:p>
        </w:tc>
        <w:tc>
          <w:tcPr>
            <w:tcW w:w="365" w:type="pct"/>
            <w:vAlign w:val="center"/>
          </w:tcPr>
          <w:p w:rsidR="002B04CA" w:rsidRPr="007040A3" w:rsidRDefault="002B04CA" w:rsidP="00564005">
            <w:pPr>
              <w:jc w:val="center"/>
              <w:rPr>
                <w:rFonts w:cstheme="minorHAnsi"/>
                <w: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GLB1</w:t>
            </w:r>
            <w:r w:rsidRPr="007040A3">
              <w:rPr>
                <w:rFonts w:cstheme="minorHAnsi"/>
                <w:sz w:val="20"/>
                <w:szCs w:val="20"/>
                <w:lang w:val="en-US"/>
              </w:rPr>
              <w:fldChar w:fldCharType="begin">
                <w:fldData xml:space="preserve">PEVuZE5vdGU+PENpdGU+PEF1dGhvcj5NdXRoYW5lPC9BdXRob3I+PFllYXI+MjAwNDwvWWVhcj48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TM2Ni05PC9wYWdlcz48dm9sdW1lPjIwPC92b2x1bWU+PG51bWJlcj4xMDwvbnVtYmVyPjxr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dXRoYW5lPC9BdXRob3I+PFllYXI+MjAwNDwvWWVhcj48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3, 334</w:t>
            </w:r>
            <w:r w:rsidRPr="007040A3">
              <w:rPr>
                <w:rFonts w:cstheme="minorHAns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GM1 </w:t>
            </w:r>
            <w:proofErr w:type="spellStart"/>
            <w:r w:rsidRPr="007040A3">
              <w:rPr>
                <w:rFonts w:cstheme="minorHAnsi"/>
                <w:sz w:val="20"/>
                <w:szCs w:val="20"/>
                <w:lang w:val="en-US"/>
              </w:rPr>
              <w:t>gangliosidosis</w:t>
            </w:r>
            <w:proofErr w:type="spellEnd"/>
            <w:r w:rsidRPr="007040A3">
              <w:rPr>
                <w:rFonts w:cstheme="minorHAnsi"/>
                <w:sz w:val="20"/>
                <w:szCs w:val="20"/>
                <w:lang w:val="en-US"/>
              </w:rPr>
              <w:t xml:space="preserve"> (type III, chronic/adult form): dystonia,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pyramidal signs, dysarthria, cognitive deficits (often mild initially), skeletal abnormalities and short statue, corneal clouding, vacuolated cells, cardiomyopathy, progressive diseas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3921</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sz w:val="20"/>
                <w:szCs w:val="20"/>
                <w:lang w:val="en-US"/>
              </w:rPr>
              <w:t>DYT/PARK-</w:t>
            </w:r>
            <w:r w:rsidRPr="007040A3">
              <w:rPr>
                <w:i/>
                <w:sz w:val="20"/>
                <w:szCs w:val="20"/>
                <w:lang w:val="en-US"/>
              </w:rPr>
              <w:t>PLA2G6-</w:t>
            </w:r>
            <w:r w:rsidRPr="007040A3">
              <w:rPr>
                <w:iCs/>
                <w:sz w:val="20"/>
                <w:szCs w:val="20"/>
                <w:lang w:val="en-US"/>
              </w:rPr>
              <w:t>(NBIA)</w:t>
            </w:r>
            <w:r w:rsidRPr="007040A3">
              <w:rPr>
                <w:i/>
                <w:sz w:val="20"/>
                <w:szCs w:val="20"/>
                <w:vertAlign w:val="superscript"/>
                <w:lang w:val="en-US"/>
              </w:rPr>
              <w:t>B,</w:t>
            </w:r>
            <w:r w:rsidRPr="007040A3">
              <w:rPr>
                <w:i/>
                <w:sz w:val="20"/>
                <w:szCs w:val="20"/>
                <w:lang w:val="en-US"/>
              </w:rPr>
              <w:fldChar w:fldCharType="begin">
                <w:fldData xml:space="preserve">PEVuZE5vdGU+PENpdGU+PEF1dGhvcj5Nb3JnYW48L0F1dGhvcj48WWVhcj4yMDA2PC9ZZWFyPjxS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</w:fldData>
              </w:fldChar>
            </w:r>
            <w:r>
              <w:rPr>
                <w:i/>
                <w:sz w:val="20"/>
                <w:szCs w:val="20"/>
                <w:lang w:val="en-US"/>
              </w:rPr>
              <w:instrText xml:space="preserve"> ADDIN EN.CITE </w:instrText>
            </w:r>
            <w:r>
              <w:rPr>
                <w:i/>
                <w:sz w:val="20"/>
                <w:szCs w:val="20"/>
                <w:lang w:val="en-US"/>
              </w:rPr>
              <w:fldChar w:fldCharType="begin">
                <w:fldData xml:space="preserve">PEVuZE5vdGU+PENpdGU+PEF1dGhvcj5Nb3JnYW48L0F1dGhvcj48WWVhcj4yMDA2PC9ZZWFyPjxS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</w:fldData>
              </w:fldChar>
            </w:r>
            <w:r>
              <w:rPr>
                <w:i/>
                <w:sz w:val="20"/>
                <w:szCs w:val="20"/>
                <w:lang w:val="en-US"/>
              </w:rPr>
              <w:instrText xml:space="preserve"> ADDIN EN.CITE.DATA </w:instrText>
            </w:r>
            <w:r>
              <w:rPr>
                <w:i/>
                <w:sz w:val="20"/>
                <w:szCs w:val="20"/>
                <w:lang w:val="en-US"/>
              </w:rPr>
            </w:r>
            <w:r>
              <w:rPr>
                <w:i/>
                <w:sz w:val="20"/>
                <w:szCs w:val="20"/>
                <w:lang w:val="en-US"/>
              </w:rPr>
              <w:fldChar w:fldCharType="end"/>
            </w:r>
            <w:r w:rsidRPr="007040A3">
              <w:rPr>
                <w:i/>
                <w:sz w:val="20"/>
                <w:szCs w:val="20"/>
                <w:lang w:val="en-US"/>
              </w:rPr>
            </w:r>
            <w:r w:rsidRPr="007040A3">
              <w:rPr>
                <w:i/>
                <w:sz w:val="20"/>
                <w:szCs w:val="20"/>
                <w:lang w:val="en-US"/>
              </w:rPr>
              <w:fldChar w:fldCharType="separate"/>
            </w:r>
            <w:r w:rsidRPr="00EC31A4">
              <w:rPr>
                <w:i/>
                <w:noProof/>
                <w:sz w:val="20"/>
                <w:szCs w:val="20"/>
                <w:vertAlign w:val="superscript"/>
                <w:lang w:val="en-US"/>
              </w:rPr>
              <w:t>335-337</w:t>
            </w:r>
            <w:r w:rsidRPr="007040A3">
              <w:rPr>
                <w: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Ataxia</w:t>
            </w: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sz w:val="20"/>
                <w:szCs w:val="20"/>
                <w:lang w:val="en-US"/>
              </w:rPr>
            </w:pPr>
            <w:r w:rsidRPr="007040A3">
              <w:rPr>
                <w:i/>
                <w:sz w:val="20"/>
                <w:szCs w:val="20"/>
                <w:lang w:val="en-US"/>
              </w:rPr>
              <w:t>PLA2G6</w:t>
            </w:r>
            <w:r w:rsidRPr="007040A3">
              <w:rPr>
                <w:sz w:val="20"/>
                <w:szCs w:val="20"/>
                <w:lang w:val="en-US"/>
              </w:rPr>
              <w:t>-associated neurodegeneration (PLAN): dystonia, parkinsonism, cognitive decline, pyramidal signs, psychiatric symptoms (adult phenotype), ataxia (childhood phenotype)</w:t>
            </w:r>
          </w:p>
          <w:p w:rsidR="002B04CA" w:rsidRPr="007040A3" w:rsidRDefault="002B04CA" w:rsidP="00564005">
            <w:pPr>
              <w:jc w:val="both"/>
              <w:rPr>
                <w:rFonts w:cstheme="minorHAnsi"/>
                <w:sz w:val="20"/>
                <w:szCs w:val="20"/>
                <w:lang w:val="en-US"/>
              </w:rPr>
            </w:pPr>
            <w:r w:rsidRPr="007040A3">
              <w:rPr>
                <w:sz w:val="20"/>
                <w:szCs w:val="20"/>
                <w:u w:val="single"/>
                <w:lang w:val="en-US"/>
              </w:rPr>
              <w:t>Iron accumulation:</w:t>
            </w:r>
            <w:r w:rsidRPr="007040A3">
              <w:rPr>
                <w:sz w:val="20"/>
                <w:szCs w:val="20"/>
                <w:lang w:val="en-US"/>
              </w:rPr>
              <w:t xml:space="preserve"> GP, SN in some; adults may have striatal involvement; about half of INAD and the majority of adult-onset cases lack brain iron accumulation on MRI</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sz w:val="20"/>
                <w:szCs w:val="20"/>
                <w:lang w:val="en-US"/>
              </w:rPr>
              <w:t>612953</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PTS</w:t>
            </w:r>
            <w:r w:rsidRPr="007040A3">
              <w:rPr>
                <w:rFonts w:cstheme="minorHAnsi"/>
                <w: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i/>
                <w:sz w:val="20"/>
                <w:szCs w:val="20"/>
                <w:lang w:val="en-US"/>
              </w:rPr>
              <w:instrText xml:space="preserve"> ADDIN EN.CITE </w:instrText>
            </w:r>
            <w:r>
              <w:rPr>
                <w:rFonts w:cstheme="minorHAnsi"/>
                <w: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i/>
                <w:sz w:val="20"/>
                <w:szCs w:val="20"/>
                <w:lang w:val="en-US"/>
              </w:rPr>
              <w:instrText xml:space="preserve"> ADDIN EN.CITE.DATA </w:instrText>
            </w:r>
            <w:r>
              <w:rPr>
                <w:rFonts w:cstheme="minorHAnsi"/>
                <w:i/>
                <w:sz w:val="20"/>
                <w:szCs w:val="20"/>
                <w:lang w:val="en-US"/>
              </w:rPr>
            </w:r>
            <w:r>
              <w:rPr>
                <w:rFonts w:cstheme="minorHAnsi"/>
                <w:i/>
                <w:sz w:val="20"/>
                <w:szCs w:val="20"/>
                <w:lang w:val="en-US"/>
              </w:rPr>
              <w:fldChar w:fldCharType="end"/>
            </w:r>
            <w:r w:rsidRPr="007040A3">
              <w:rPr>
                <w:rFonts w:cstheme="minorHAnsi"/>
                <w:i/>
                <w:sz w:val="20"/>
                <w:szCs w:val="20"/>
                <w:lang w:val="en-US"/>
              </w:rPr>
            </w:r>
            <w:r w:rsidRPr="007040A3">
              <w:rPr>
                <w:rFonts w:cstheme="minorHAnsi"/>
                <w:i/>
                <w:sz w:val="20"/>
                <w:szCs w:val="20"/>
                <w:lang w:val="en-US"/>
              </w:rPr>
              <w:fldChar w:fldCharType="separate"/>
            </w:r>
            <w:r w:rsidRPr="00EC31A4">
              <w:rPr>
                <w:rFonts w:cstheme="minorHAnsi"/>
                <w:i/>
                <w:noProof/>
                <w:sz w:val="20"/>
                <w:szCs w:val="20"/>
                <w:vertAlign w:val="superscript"/>
                <w:lang w:val="en-US"/>
              </w:rPr>
              <w:t>338</w:t>
            </w:r>
            <w:r w:rsidRPr="007040A3">
              <w:rPr>
                <w:rFonts w:cstheme="minorHAnsi"/>
                <w: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6-pyruvoyl-tetrahydropterin synthase deficiency: dystonia,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neonatal irritability, truncal </w:t>
            </w:r>
            <w:proofErr w:type="spellStart"/>
            <w:r w:rsidRPr="007040A3">
              <w:rPr>
                <w:rFonts w:cstheme="minorHAnsi"/>
                <w:sz w:val="20"/>
                <w:szCs w:val="20"/>
                <w:lang w:val="en-US"/>
              </w:rPr>
              <w:t>hypotonia</w:t>
            </w:r>
            <w:proofErr w:type="spellEnd"/>
            <w:r w:rsidRPr="007040A3">
              <w:rPr>
                <w:rFonts w:cstheme="minorHAnsi"/>
                <w:sz w:val="20"/>
                <w:szCs w:val="20"/>
                <w:lang w:val="en-US"/>
              </w:rPr>
              <w:t>, developmental delay, seizures, oculogyric crises, autonomic dysfunction, hyperphenylalaninemia</w:t>
            </w:r>
            <w:r w:rsidRPr="007040A3">
              <w:rPr>
                <w:rFonts w:cstheme="minorHAns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8</w:t>
            </w:r>
            <w:r w:rsidRPr="007040A3">
              <w:rPr>
                <w:rFonts w:cstheme="minorHAnsi"/>
                <w:sz w:val="20"/>
                <w:szCs w:val="20"/>
                <w:lang w:val="en-US"/>
              </w:rPr>
              <w:fldChar w:fldCharType="end"/>
            </w:r>
            <w:r w:rsidRPr="007040A3">
              <w:rPr>
                <w:rFonts w:cstheme="minorHAnsi"/>
                <w:sz w:val="20"/>
                <w:szCs w:val="20"/>
                <w:lang w:val="en-US"/>
              </w:rPr>
              <w:t xml:space="preserv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2719</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QDPR</w:t>
            </w:r>
            <w:r w:rsidRPr="007040A3">
              <w:rPr>
                <w:rFonts w:cstheme="minorHAnsi"/>
                <w: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i/>
                <w:sz w:val="20"/>
                <w:szCs w:val="20"/>
                <w:lang w:val="en-US"/>
              </w:rPr>
              <w:instrText xml:space="preserve"> ADDIN EN.CITE </w:instrText>
            </w:r>
            <w:r>
              <w:rPr>
                <w:rFonts w:cstheme="minorHAnsi"/>
                <w: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i/>
                <w:sz w:val="20"/>
                <w:szCs w:val="20"/>
                <w:lang w:val="en-US"/>
              </w:rPr>
              <w:instrText xml:space="preserve"> ADDIN EN.CITE.DATA </w:instrText>
            </w:r>
            <w:r>
              <w:rPr>
                <w:rFonts w:cstheme="minorHAnsi"/>
                <w:i/>
                <w:sz w:val="20"/>
                <w:szCs w:val="20"/>
                <w:lang w:val="en-US"/>
              </w:rPr>
            </w:r>
            <w:r>
              <w:rPr>
                <w:rFonts w:cstheme="minorHAnsi"/>
                <w:i/>
                <w:sz w:val="20"/>
                <w:szCs w:val="20"/>
                <w:lang w:val="en-US"/>
              </w:rPr>
              <w:fldChar w:fldCharType="end"/>
            </w:r>
            <w:r w:rsidRPr="007040A3">
              <w:rPr>
                <w:rFonts w:cstheme="minorHAnsi"/>
                <w:i/>
                <w:sz w:val="20"/>
                <w:szCs w:val="20"/>
                <w:lang w:val="en-US"/>
              </w:rPr>
            </w:r>
            <w:r w:rsidRPr="007040A3">
              <w:rPr>
                <w:rFonts w:cstheme="minorHAnsi"/>
                <w:i/>
                <w:sz w:val="20"/>
                <w:szCs w:val="20"/>
                <w:lang w:val="en-US"/>
              </w:rPr>
              <w:fldChar w:fldCharType="separate"/>
            </w:r>
            <w:r w:rsidRPr="00EC31A4">
              <w:rPr>
                <w:rFonts w:cstheme="minorHAnsi"/>
                <w:i/>
                <w:noProof/>
                <w:sz w:val="20"/>
                <w:szCs w:val="20"/>
                <w:vertAlign w:val="superscript"/>
                <w:lang w:val="en-US"/>
              </w:rPr>
              <w:t>338</w:t>
            </w:r>
            <w:r w:rsidRPr="007040A3">
              <w:rPr>
                <w:rFonts w:cstheme="minorHAnsi"/>
                <w: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proofErr w:type="spellStart"/>
            <w:r w:rsidRPr="007040A3">
              <w:rPr>
                <w:rFonts w:cstheme="minorHAnsi"/>
                <w:sz w:val="20"/>
                <w:szCs w:val="20"/>
                <w:lang w:val="en-US"/>
              </w:rPr>
              <w:t>Dihydropteridine</w:t>
            </w:r>
            <w:proofErr w:type="spellEnd"/>
            <w:r w:rsidRPr="007040A3">
              <w:rPr>
                <w:rFonts w:cstheme="minorHAnsi"/>
                <w:sz w:val="20"/>
                <w:szCs w:val="20"/>
                <w:lang w:val="en-US"/>
              </w:rPr>
              <w:t xml:space="preserve"> reductase deficiency: dystonia,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developmental delay, truncal </w:t>
            </w:r>
            <w:proofErr w:type="spellStart"/>
            <w:r w:rsidRPr="007040A3">
              <w:rPr>
                <w:rFonts w:cstheme="minorHAnsi"/>
                <w:sz w:val="20"/>
                <w:szCs w:val="20"/>
                <w:lang w:val="en-US"/>
              </w:rPr>
              <w:t>hypotonia</w:t>
            </w:r>
            <w:proofErr w:type="spellEnd"/>
            <w:r w:rsidRPr="007040A3">
              <w:rPr>
                <w:rFonts w:cstheme="minorHAnsi"/>
                <w:sz w:val="20"/>
                <w:szCs w:val="20"/>
                <w:lang w:val="en-US"/>
              </w:rPr>
              <w:t>, seizures, autonomic dysfunction, hyperphenylalaninemia</w:t>
            </w:r>
            <w:r w:rsidRPr="007040A3">
              <w:rPr>
                <w:rFonts w:cstheme="minorHAns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PcGxhZGVuPC9BdXRob3I+PFllYXI+MjAxMjwvWWVhcj48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wNyUyRnMxMDU0NS0wMTItOTUwNi14JmFtcDtyZnRfaWQ9aW5mbzpwbWlkLzIyNzI5ODE5
JmFtcDtyZnQuaXNzbj0wMTQxLTg5NTUmYW1wO3JmdC52b2x1bWU9MzUmYW1wO3JmdC5pc3N1ZT02
JmFtcDtyZnQuc3BhZ2U9OTYzJmFtcDtyZnQucGFnZXM9OTYzLTczJmFtcDtyZnQuZGF0ZT0yMDEy
JmFtcDtyZnQuanRpdGxlPUpvdXJuYWwrb2YrSW5oZXJpdGVkK01ldGFib2xpYytEaXNlYXNlJmFt
cDtyZnQuYXRpdGxlPUFuK2ludGVybmF0aW9uYWwrc3VydmV5K29mK3BhdGllbnRzK3dpdGgrdGV0
cmFoeWRyb2Jpb3B0ZXJpbitkZWZpY2llbmNpZXMrcHJlc2VudGluZyt3aXRoK2h5cGVycGhlbnls
YWxhbmluYWVtaWEuJmFtcDtyZnQuYXVsYXN0PU9wbGFkZW48L3VybD48L3JlbGF0ZWQtdXJscz48
L3VybHM+PGVsZWN0cm9uaWMtcmVzb3VyY2UtbnVtPmh0dHA6Ly9keC5kb2kub3JnLzEwLjEwMDcv
czEwNTQ1LTAxMi05NTA2LXg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8</w:t>
            </w:r>
            <w:r w:rsidRPr="007040A3">
              <w:rPr>
                <w:rFonts w:cstheme="minorHAnsi"/>
                <w:sz w:val="20"/>
                <w:szCs w:val="20"/>
                <w:lang w:val="en-US"/>
              </w:rPr>
              <w:fldChar w:fldCharType="end"/>
            </w:r>
            <w:r w:rsidRPr="007040A3">
              <w:rPr>
                <w:rFonts w:cstheme="minorHAnsi"/>
                <w:sz w:val="20"/>
                <w:szCs w:val="20"/>
                <w:lang w:val="en-US"/>
              </w:rPr>
              <w:t xml:space="preserv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2676</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SLC6A3</w:t>
            </w:r>
            <w:r w:rsidRPr="007040A3">
              <w:rPr>
                <w:rFonts w:cstheme="minorHAnsi"/>
                <w:sz w:val="20"/>
                <w:szCs w:val="20"/>
                <w:lang w:val="en-US"/>
              </w:rPr>
              <w:fldChar w:fldCharType="begin">
                <w:fldData xml:space="preserve">PEVuZE5vdGU+PENpdGU+PEF1dGhvcj5LdXJpYW48L0F1dGhvcj48WWVhcj4yMDExPC9ZZWFyPjxS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MTA3LTE5PC9wYWdlcz48dm9sdW1lPjEzNzwvdm9sdW1lPjxudW1iZXI+UHQgNDwvbnVt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0NjEzOTMz
PC91cmw+PHVybD5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zJTJGYnJhaW4lMkZhd3UwMjImYW1wO3JmdF9pZD1pbmZvOnBtaWQvMjQ2MTM5MzMmYW1wO3Jm
dC5pc3NuPTAwMDYtODk1MCZhbXA7cmZ0LnZvbHVtZT0xMzcmYW1wO3JmdC5pc3N1ZT00JmFtcDty
ZnQuc3BhZ2U9MTEwNyZhbXA7cmZ0LnBhZ2VzPTExMDctMTkmYW1wO3JmdC5kYXRlPTIwMTQmYW1w
O3JmdC5qdGl0bGU9QnJhaW4mYW1wO3JmdC5hdGl0bGU9RG9wYW1pbmUrdHJhbnNwb3J0ZXIrZGVm
aWNpZW5jeStzeW5kcm9tZSUzQStwaGVub3R5cGljK3NwZWN0cnVtK2Zyb20raW5mYW5jeSt0byth
ZHVsdGhvb2QuJmFtcDtyZnQuYXVsYXN0PU5nPC91cmw+PC9yZWxhdGVkLXVybHM+PC91cmxzPjxj
dXN0b20yPlBNQzM5NTk1NTc8L2N1c3RvbTI+PGVsZWN0cm9uaWMtcmVzb3VyY2UtbnVtPmh0dHA6
Ly9keC5kb2kub3JnLzEwLjEwOTMvYnJhaW4vYXd1MDI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dXJpYW48L0F1dGhvcj48WWVhcj4yMDExPC9ZZWFyPjxS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0NjEzOTMz
PC91cmw+PHVybD5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zJTJGYnJhaW4lMkZhd3UwMjImYW1wO3JmdF9pZD1pbmZvOnBtaWQvMjQ2MTM5MzMmYW1wO3Jm
dC5pc3NuPTAwMDYtODk1MCZhbXA7cmZ0LnZvbHVtZT0xMzcmYW1wO3JmdC5pc3N1ZT00JmFtcDty
ZnQuc3BhZ2U9MTEwNyZhbXA7cmZ0LnBhZ2VzPTExMDctMTkmYW1wO3JmdC5kYXRlPTIwMTQmYW1w
O3JmdC5qdGl0bGU9QnJhaW4mYW1wO3JmdC5hdGl0bGU9RG9wYW1pbmUrdHJhbnNwb3J0ZXIrZGVm
aWNpZW5jeStzeW5kcm9tZSUzQStwaGVub3R5cGljK3NwZWN0cnVtK2Zyb20raW5mYW5jeSt0byth
ZHVsdGhvb2QuJmFtcDtyZnQuYXVsYXN0PU5nPC91cmw+PC9yZWxhdGVkLXVybHM+PC91cmxzPjxj
dXN0b20yPlBNQzM5NTk1NTc8L2N1c3RvbTI+PGVsZWN0cm9uaWMtcmVzb3VyY2UtbnVtPmh0dHA6
Ly9keC5kb2kub3JnLzEwLjEwOTMvYnJhaW4vYXd1MDIy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39, 340</w:t>
            </w:r>
            <w:r w:rsidRPr="007040A3">
              <w:rPr>
                <w:rFonts w:cstheme="minorHAns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widowControl w:val="0"/>
              <w:autoSpaceDE w:val="0"/>
              <w:autoSpaceDN w:val="0"/>
              <w:adjustRightInd w:val="0"/>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widowControl w:val="0"/>
              <w:autoSpaceDE w:val="0"/>
              <w:autoSpaceDN w:val="0"/>
              <w:adjustRightInd w:val="0"/>
              <w:jc w:val="both"/>
              <w:rPr>
                <w:rFonts w:cstheme="minorHAnsi"/>
                <w:sz w:val="20"/>
                <w:szCs w:val="20"/>
                <w:lang w:val="en-US"/>
              </w:rPr>
            </w:pPr>
            <w:r w:rsidRPr="007040A3">
              <w:rPr>
                <w:rFonts w:cstheme="minorHAnsi"/>
                <w:sz w:val="20"/>
                <w:szCs w:val="20"/>
                <w:lang w:val="en-US"/>
              </w:rPr>
              <w:t>Dopamine transporter deficiency syndrome: dystonia and parkinsonism (typically infantile-onset, atypical cases with juvenile-onset exist), occasionally chorea in infancy</w:t>
            </w:r>
          </w:p>
          <w:p w:rsidR="002B04CA" w:rsidRPr="007040A3" w:rsidRDefault="002B04CA" w:rsidP="00564005">
            <w:pPr>
              <w:widowControl w:val="0"/>
              <w:autoSpaceDE w:val="0"/>
              <w:autoSpaceDN w:val="0"/>
              <w:adjustRightInd w:val="0"/>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mild developmental delay, truncal </w:t>
            </w:r>
            <w:proofErr w:type="spellStart"/>
            <w:r w:rsidRPr="007040A3">
              <w:rPr>
                <w:rFonts w:cstheme="minorHAnsi"/>
                <w:sz w:val="20"/>
                <w:szCs w:val="20"/>
                <w:lang w:val="en-US"/>
              </w:rPr>
              <w:t>hypotonia</w:t>
            </w:r>
            <w:proofErr w:type="spellEnd"/>
            <w:r w:rsidRPr="007040A3">
              <w:rPr>
                <w:rFonts w:cstheme="minorHAnsi"/>
                <w:sz w:val="20"/>
                <w:szCs w:val="20"/>
                <w:lang w:val="en-US"/>
              </w:rPr>
              <w:t>, ocular flutter/oculogyric crises, saccade initiation failure, bulbar dysfunction</w:t>
            </w:r>
            <w:r w:rsidRPr="007040A3">
              <w:rPr>
                <w:rFonts w:cstheme="minorHAnsi"/>
                <w:sz w:val="20"/>
                <w:szCs w:val="20"/>
                <w:lang w:val="en-US"/>
              </w:rPr>
              <w:fldChar w:fldCharType="begin">
                <w:fldData xml:space="preserve">PEVuZE5vdGU+PENpdGU+PEF1dGhvcj5TZWRlbDwvQXV0aG9yPjxZZWFyPjIwMDg8L1llYXI+PFJl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ZWRlbDwvQXV0aG9yPjxZZWFyPjIwMDg8L1llYXI+PFJl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1</w:t>
            </w:r>
            <w:r w:rsidRPr="007040A3">
              <w:rPr>
                <w:rFonts w:cstheme="minorHAnsi"/>
                <w:sz w:val="20"/>
                <w:szCs w:val="20"/>
                <w:lang w:val="en-US"/>
              </w:rPr>
              <w:fldChar w:fldCharType="end"/>
            </w:r>
            <w:r w:rsidRPr="007040A3">
              <w:rPr>
                <w:rFonts w:cstheme="minorHAnsi"/>
                <w:sz w:val="20"/>
                <w:szCs w:val="20"/>
                <w:lang w:val="en-US"/>
              </w:rPr>
              <w:t xml:space="preserv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26455</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lastRenderedPageBreak/>
              <w:t>DYT/PARK-</w:t>
            </w:r>
            <w:r w:rsidRPr="007040A3">
              <w:rPr>
                <w:rFonts w:cstheme="minorHAnsi"/>
                <w:i/>
                <w:sz w:val="20"/>
                <w:szCs w:val="20"/>
                <w:lang w:val="en-US"/>
              </w:rPr>
              <w:t>SLC30A10</w:t>
            </w:r>
            <w:r w:rsidRPr="007040A3">
              <w:rPr>
                <w:rFonts w:cstheme="minorHAnsi"/>
                <w:sz w:val="20"/>
                <w:szCs w:val="20"/>
                <w:lang w:val="en-US"/>
              </w:rPr>
              <w:fldChar w:fldCharType="begin">
                <w:fldData xml:space="preserve">PEVuZE5vdGU+PENpdGU+PEF1dGhvcj5UdXNjaGw8L0F1dGhvcj48WWVhcj4yMDEyPC9ZZWFyPjxS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UdXNjaGw8L0F1dGhvcj48WWVhcj4yMDEyPC9ZZWFyPjxS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133</w:t>
            </w:r>
            <w:r w:rsidRPr="007040A3">
              <w:rPr>
                <w:rFonts w:cstheme="minorHAns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proofErr w:type="spellStart"/>
            <w:r w:rsidRPr="007040A3">
              <w:rPr>
                <w:rFonts w:cstheme="minorHAnsi"/>
                <w:sz w:val="20"/>
                <w:szCs w:val="20"/>
                <w:lang w:val="en-US"/>
              </w:rPr>
              <w:t>Hypermanganesemia</w:t>
            </w:r>
            <w:proofErr w:type="spellEnd"/>
            <w:r w:rsidRPr="007040A3">
              <w:rPr>
                <w:rFonts w:cstheme="minorHAnsi"/>
                <w:sz w:val="20"/>
                <w:szCs w:val="20"/>
                <w:lang w:val="en-US"/>
              </w:rPr>
              <w:t xml:space="preserve"> with dystonia, polycythemia, and liver cirrhosis,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w:t>
            </w:r>
            <w:proofErr w:type="spellStart"/>
            <w:r w:rsidRPr="007040A3">
              <w:rPr>
                <w:rFonts w:cstheme="minorHAnsi"/>
                <w:sz w:val="20"/>
                <w:szCs w:val="20"/>
                <w:lang w:val="en-US"/>
              </w:rPr>
              <w:t>hypermanganesemia</w:t>
            </w:r>
            <w:proofErr w:type="spellEnd"/>
            <w:r w:rsidRPr="007040A3">
              <w:rPr>
                <w:rFonts w:cstheme="minorHAnsi"/>
                <w:sz w:val="20"/>
                <w:szCs w:val="20"/>
                <w:lang w:val="en-US"/>
              </w:rPr>
              <w:t>, polycythemia, chronic liver disease, dysarthria</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Tuschl&lt;/Author&gt;&lt;Year&gt;2012&lt;/Year&gt;&lt;RecNum&gt;65&lt;/RecNum&gt;&lt;DisplayText&gt;&lt;style face="superscript"&gt;134&lt;/style&gt;&lt;/DisplayText&gt;&lt;record&gt;&lt;rec-number&gt;65&lt;/rec-number&gt;&lt;foreign-keys&gt;&lt;key app="EN" db-id="evt9rs9wb5sexces9voxv9txtzadt29aee0t" timestamp="0"&gt;65&lt;/key&gt;&lt;/foreign-keys&gt;&lt;ref-type name="Generic"&gt;13&lt;/ref-type&gt;&lt;contributors&gt;&lt;authors&gt;&lt;author&gt;Tuschl, K. &lt;/author&gt;&lt;author&gt;Clayton, P.T. &lt;/author&gt;&lt;author&gt;Gospe, S.M. &lt;/author&gt;&lt;author&gt;Mills, P.B. &lt;/author&gt;&lt;/authors&gt;&lt;secondary-authors&gt;&lt;author&gt;Pagon, R.A. &lt;/author&gt;&lt;author&gt;Adam, M.P. &lt;/author&gt;&lt;author&gt;Ardinger, H.H. &lt;/author&gt;&lt;author&gt;Bird, T.D. &lt;/author&gt;&lt;author&gt;Dolan, C.R. &lt;/author&gt;&lt;author&gt;Fong, C.T. &lt;/author&gt;&lt;author&gt;Smith, R.J.H. &lt;/author&gt;&lt;author&gt;Stephens, K.&lt;/author&gt;&lt;/secondary-authors&gt;&lt;/contributors&gt;&lt;titles&gt;&lt;title&gt;Dystonia/Parkinsonism, Hypermanganesemia, Polycythemia, and Chronic Liver Disease&lt;/title&gt;&lt;secondary-title&gt;GeneReviews&lt;/secondary-title&gt;&lt;/titles&gt;&lt;dates&gt;&lt;year&gt;2012&lt;/year&gt;&lt;/dates&gt;&lt;pub-location&gt;Seattle (WA)&lt;/pub-location&gt;&lt;publisher&gt;University of Washington&lt;/publisher&gt;&lt;urls&gt;&lt;/urls&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134</w:t>
            </w:r>
            <w:r w:rsidRPr="007040A3">
              <w:rPr>
                <w:rFonts w:cstheme="minorHAnsi"/>
                <w:sz w:val="20"/>
                <w:szCs w:val="20"/>
                <w:lang w:val="en-US"/>
              </w:rPr>
              <w:fldChar w:fldCharType="end"/>
            </w:r>
            <w:r w:rsidRPr="007040A3">
              <w:rPr>
                <w:rFonts w:cstheme="minorHAnsi"/>
                <w:sz w:val="20"/>
                <w:szCs w:val="20"/>
                <w:lang w:val="en-US"/>
              </w:rPr>
              <w:t xml:space="preserve"> </w:t>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1146</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SPR</w:t>
            </w:r>
            <w:r w:rsidRPr="007040A3">
              <w:rPr>
                <w:rFonts w:cstheme="minorHAnsi"/>
                <w:sz w:val="20"/>
                <w:szCs w:val="20"/>
                <w:lang w:val="en-US"/>
              </w:rPr>
              <w:fldChar w:fldCharType="begin">
                <w:fldData xml:space="preserve">PEVuZE5vdGU+PENpdGU+PEF1dGhvcj5Cb25hZmU8L0F1dGhvcj48WWVhcj4yMDAxPC9ZZWFyPjxS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b25hZmU8L0F1dGhvcj48WWVhcj4yMDAxPC9ZZWFyPjxS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2</w:t>
            </w:r>
            <w:r w:rsidRPr="007040A3">
              <w:rPr>
                <w:rFonts w:cstheme="minorHAnsi"/>
                <w:sz w:val="20"/>
                <w:szCs w:val="20"/>
                <w:lang w:val="en-US"/>
              </w:rPr>
              <w:fldChar w:fldCharType="end"/>
            </w:r>
          </w:p>
        </w:tc>
        <w:tc>
          <w:tcPr>
            <w:tcW w:w="657" w:type="pct"/>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proofErr w:type="spellStart"/>
            <w:r w:rsidRPr="007040A3">
              <w:rPr>
                <w:rFonts w:cstheme="minorHAnsi"/>
                <w:sz w:val="20"/>
                <w:szCs w:val="20"/>
                <w:lang w:val="en-US"/>
              </w:rPr>
              <w:t>Sepiapterin</w:t>
            </w:r>
            <w:proofErr w:type="spellEnd"/>
            <w:r w:rsidRPr="007040A3">
              <w:rPr>
                <w:rFonts w:cstheme="minorHAnsi"/>
                <w:sz w:val="20"/>
                <w:szCs w:val="20"/>
                <w:lang w:val="en-US"/>
              </w:rPr>
              <w:t xml:space="preserve"> reductase deficiency: dystonia, parkinsonism</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motor and speech delay, truncal </w:t>
            </w:r>
            <w:proofErr w:type="spellStart"/>
            <w:r w:rsidRPr="007040A3">
              <w:rPr>
                <w:rFonts w:cstheme="minorHAnsi"/>
                <w:sz w:val="20"/>
                <w:szCs w:val="20"/>
                <w:lang w:val="en-US"/>
              </w:rPr>
              <w:t>hypotonia</w:t>
            </w:r>
            <w:proofErr w:type="spellEnd"/>
            <w:r w:rsidRPr="007040A3">
              <w:rPr>
                <w:rFonts w:cstheme="minorHAnsi"/>
                <w:sz w:val="20"/>
                <w:szCs w:val="20"/>
                <w:lang w:val="en-US"/>
              </w:rPr>
              <w:t>, limb hypertonia and hyperreflexia, oculogyric crises, psychiatric symptoms, autonomic dysfunction, diurnal fluctuation and sleep benefit, no hyperphenylalaninemia</w:t>
            </w:r>
            <w:r w:rsidRPr="007040A3">
              <w:rPr>
                <w:rFonts w:cstheme="minorHAnsi"/>
                <w:sz w:val="20"/>
                <w:szCs w:val="20"/>
                <w:lang w:val="en-US"/>
              </w:rPr>
              <w:fldChar w:fldCharType="begin">
                <w:fldData xml:space="preserve">PEVuZE5vdGU+PENpdGU+PEF1dGhvcj5GcmllZG1hbjwvQXV0aG9yPjxZZWFyPjIwMTI8L1llYXI+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wMiUy
RmFuYS4yMjY4NSZhbXA7cmZ0X2lkPWluZm86cG1pZC8yMjUyMjQ0MyZhbXA7cmZ0Lmlzc249MDM2
NC01MTM0JmFtcDtyZnQudm9sdW1lPTcxJmFtcDtyZnQuaXNzdWU9NCZhbXA7cmZ0LnNwYWdlPTUy
MCZhbXA7cmZ0LnBhZ2VzPTUyMC0zMCZhbXA7cmZ0LmRhdGU9MjAxMiZhbXA7cmZ0Lmp0aXRsZT1B
bm5hbHMrb2YrTmV1cm9sb2d5JmFtcDtyZnQuYXRpdGxlPVNlcGlhcHRlcmluK3JlZHVjdGFzZStk
ZWZpY2llbmN5JTNBK2ErdHJlYXRhYmxlK21pbWljK29mK2NlcmVicmFsK3BhbHN5LiZhbXA7cmZ0
LmF1bGFzdD1GcmllZG1hbjwvdXJsPjwvcmVsYXRlZC11cmxzPjwvdXJscz48ZWxlY3Ryb25pYy1y
ZXNvdXJjZS1udW0+aHR0cDovL2R4LmRvaS5vcmcvMTAuMTAwMi9hbmEuMjI2ODU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GcmllZG1hbjwvQXV0aG9yPjxZZWFyPjIwMTI8L1llYXI+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wMiUy
RmFuYS4yMjY4NSZhbXA7cmZ0X2lkPWluZm86cG1pZC8yMjUyMjQ0MyZhbXA7cmZ0Lmlzc249MDM2
NC01MTM0JmFtcDtyZnQudm9sdW1lPTcxJmFtcDtyZnQuaXNzdWU9NCZhbXA7cmZ0LnNwYWdlPTUy
MCZhbXA7cmZ0LnBhZ2VzPTUyMC0zMCZhbXA7cmZ0LmRhdGU9MjAxMiZhbXA7cmZ0Lmp0aXRsZT1B
bm5hbHMrb2YrTmV1cm9sb2d5JmFtcDtyZnQuYXRpdGxlPVNlcGlhcHRlcmluK3JlZHVjdGFzZStk
ZWZpY2llbmN5JTNBK2ErdHJlYXRhYmxlK21pbWljK29mK2NlcmVicmFsK3BhbHN5LiZhbXA7cmZ0
LmF1bGFzdD1GcmllZG1hbjwvdXJsPjwvcmVsYXRlZC11cmxzPjwvdXJscz48ZWxlY3Ryb25pYy1y
ZXNvdXJjZS1udW0+aHR0cDovL2R4LmRvaS5vcmcvMTAuMTAwMi9hbmEuMjI2ODU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3</w:t>
            </w:r>
            <w:r w:rsidRPr="007040A3">
              <w:rPr>
                <w:rFonts w:cstheme="minorHAnsi"/>
                <w:sz w:val="20"/>
                <w:szCs w:val="20"/>
                <w:lang w:val="en-US"/>
              </w:rPr>
              <w:fldChar w:fldCharType="end"/>
            </w:r>
          </w:p>
        </w:tc>
        <w:tc>
          <w:tcPr>
            <w:tcW w:w="472"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2716</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sidDel="00206B7C">
              <w:rPr>
                <w:rFonts w:cstheme="minorHAnsi"/>
                <w:sz w:val="20"/>
                <w:szCs w:val="20"/>
                <w:lang w:val="en-US"/>
              </w:rPr>
              <w:t xml:space="preserve"> </w:t>
            </w:r>
            <w:r w:rsidRPr="007040A3">
              <w:rPr>
                <w:rFonts w:cstheme="minorHAnsi"/>
                <w:i/>
                <w:sz w:val="20"/>
                <w:szCs w:val="20"/>
                <w:lang w:val="en-US"/>
              </w:rPr>
              <w:t>TAF1</w:t>
            </w:r>
            <w:r w:rsidRPr="007040A3">
              <w:rPr>
                <w:rFonts w:cstheme="minorHAnsi"/>
                <w:i/>
                <w:sz w:val="20"/>
                <w:szCs w:val="20"/>
                <w:vertAlign w:val="superscript"/>
                <w:lang w:val="en-US"/>
              </w:rPr>
              <w:t>*,</w:t>
            </w:r>
            <w:r w:rsidRPr="007040A3">
              <w:rPr>
                <w:rFonts w:cstheme="minorHAnsi"/>
                <w:sz w:val="20"/>
                <w:szCs w:val="20"/>
                <w:lang w:val="en-US"/>
              </w:rPr>
              <w:fldChar w:fldCharType="begin">
                <w:fldData xml:space="preserve">PEVuZE5vdGU+PENpdGU+PEF1dGhvcj5NYWtpbm88L0F1dGhvcj48WWVhcj4yMDA3PC9ZZWFyPjxS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Wtpbm88L0F1dGhvcj48WWVhcj4yMDA3PC9ZZWFyPjxS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135</w:t>
            </w:r>
            <w:r w:rsidRPr="007040A3">
              <w:rPr>
                <w:rFonts w:cstheme="minorHAnsi"/>
                <w:sz w:val="20"/>
                <w:szCs w:val="20"/>
                <w:lang w:val="en-US"/>
              </w:rPr>
              <w:fldChar w:fldCharType="end"/>
            </w:r>
          </w:p>
        </w:tc>
        <w:tc>
          <w:tcPr>
            <w:tcW w:w="657" w:type="pct"/>
          </w:tcPr>
          <w:p w:rsidR="002B04CA" w:rsidRPr="007040A3" w:rsidRDefault="002B04CA" w:rsidP="00564005">
            <w:pPr>
              <w:rPr>
                <w:rFonts w:cstheme="minorHAnsi"/>
                <w:sz w:val="20"/>
                <w:szCs w:val="20"/>
                <w:lang w:val="en-US"/>
              </w:rPr>
            </w:pPr>
          </w:p>
        </w:tc>
        <w:tc>
          <w:tcPr>
            <w:tcW w:w="2691" w:type="pct"/>
            <w:gridSpan w:val="3"/>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Dystonia and parkinsonism </w:t>
            </w:r>
          </w:p>
        </w:tc>
        <w:tc>
          <w:tcPr>
            <w:tcW w:w="472"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314250</w:t>
            </w:r>
          </w:p>
        </w:tc>
        <w:tc>
          <w:tcPr>
            <w:tcW w:w="365" w:type="pct"/>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XL</w:t>
            </w:r>
          </w:p>
        </w:tc>
      </w:tr>
      <w:tr w:rsidR="002B04CA" w:rsidRPr="007040A3" w:rsidTr="00564005">
        <w:trPr>
          <w:trHeight w:val="129"/>
        </w:trPr>
        <w:tc>
          <w:tcPr>
            <w:tcW w:w="815" w:type="pct"/>
            <w:vMerge w:val="restart"/>
            <w:tcBorders>
              <w:top w:val="single" w:sz="4" w:space="0" w:color="auto"/>
              <w:left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PARK-</w:t>
            </w:r>
            <w:r w:rsidRPr="007040A3">
              <w:rPr>
                <w:rFonts w:cstheme="minorHAnsi"/>
                <w:i/>
                <w:sz w:val="20"/>
                <w:szCs w:val="20"/>
                <w:lang w:val="en-US"/>
              </w:rPr>
              <w:t>TH</w:t>
            </w:r>
            <w:r w:rsidRPr="007040A3">
              <w:rPr>
                <w:rFonts w:cstheme="minorHAnsi"/>
                <w:i/>
                <w:sz w:val="20"/>
                <w:szCs w:val="20"/>
                <w:lang w:val="en-US"/>
              </w:rPr>
              <w:fldChar w:fldCharType="begin"/>
            </w:r>
            <w:r>
              <w:rPr>
                <w:rFonts w:cstheme="minorHAnsi"/>
                <w:i/>
                <w:sz w:val="20"/>
                <w:szCs w:val="20"/>
                <w:lang w:val="en-US"/>
              </w:rPr>
              <w:instrText xml:space="preserve"> ADDIN EN.CITE &lt;EndNote&gt;&lt;Cite&gt;&lt;Author&gt;Ludecke&lt;/Author&gt;&lt;Year&gt;1995&lt;/Year&gt;&lt;RecNum&gt;384&lt;/RecNum&gt;&lt;DisplayText&gt;&lt;style face="superscript"&gt;344&lt;/style&gt;&lt;/DisplayText&gt;&lt;record&gt;&lt;rec-number&gt;384&lt;/rec-number&gt;&lt;foreign-keys&gt;&lt;key app="EN" db-id="evt9rs9wb5sexces9voxv9txtzadt29aee0t" timestamp="0"&gt;384&lt;/key&gt;&lt;/foreign-keys&gt;&lt;ref-type name="Journal Article"&gt;17&lt;/ref-type&gt;&lt;contributors&gt;&lt;authors&gt;&lt;author&gt;Ludecke, B.&lt;/author&gt;&lt;author&gt;Dworniczak, B.&lt;/author&gt;&lt;author&gt;Bartholome, K.&lt;/author&gt;&lt;/authors&gt;&lt;/contributors&gt;&lt;auth-address&gt;Universitats-Kinderklinik, Bochum, Germany.&lt;/auth-address&gt;&lt;titles&gt;&lt;title&gt;A point mutation in the tyrosine hydroxylase gene associated with Segawa&amp;apos;s syndrome&lt;/title&gt;&lt;secondary-title&gt;Hum Genet&lt;/secondary-title&gt;&lt;/titles&gt;&lt;periodical&gt;&lt;full-title&gt;Hum Genet&lt;/full-title&gt;&lt;abbr-1&gt;Human genetics&lt;/abbr-1&gt;&lt;/periodical&gt;&lt;pages&gt;123-5&lt;/pages&gt;&lt;volume&gt;95&lt;/volume&gt;&lt;number&gt;1&lt;/number&gt;&lt;keywords&gt;&lt;keyword&gt;Adult&lt;/keyword&gt;&lt;keyword&gt;Amino Acid Sequence&lt;/keyword&gt;&lt;keyword&gt;Base Sequence&lt;/keyword&gt;&lt;keyword&gt;Child&lt;/keyword&gt;&lt;keyword&gt;Circadian Rhythm&lt;/keyword&gt;&lt;keyword&gt;DNA Primers&lt;/keyword&gt;&lt;keyword&gt;Dystonia/enzymology/*genetics&lt;/keyword&gt;&lt;keyword&gt;Female&lt;/keyword&gt;&lt;keyword&gt;Genetic Linkage&lt;/keyword&gt;&lt;keyword&gt;Humans&lt;/keyword&gt;&lt;keyword&gt;Male&lt;/keyword&gt;&lt;keyword&gt;Molecular Sequence Data&lt;/keyword&gt;&lt;keyword&gt;*Point Mutation&lt;/keyword&gt;&lt;keyword&gt;Syndrome&lt;/keyword&gt;&lt;keyword&gt;Tyrosine 3-Monooxygenase/*genetics&lt;/keyword&gt;&lt;/keywords&gt;&lt;dates&gt;&lt;year&gt;1995&lt;/year&gt;&lt;pub-dates&gt;&lt;date&gt;Jan&lt;/date&gt;&lt;/pub-dates&gt;&lt;/dates&gt;&lt;isbn&gt;0340-6717 (Print)&amp;#xD;0340-6717 (Linking)&lt;/isbn&gt;&lt;accession-num&gt;7814018&lt;/accession-num&gt;&lt;urls&gt;&lt;related-urls&gt;&lt;url&gt;http://www.ncbi.nlm.nih.gov/pubmed/7814018&lt;/url&gt;&lt;/related-urls&gt;&lt;/urls&gt;&lt;/record&gt;&lt;/Cite&gt;&lt;/EndNote&gt;</w:instrText>
            </w:r>
            <w:r w:rsidRPr="007040A3">
              <w:rPr>
                <w:rFonts w:cstheme="minorHAnsi"/>
                <w:i/>
                <w:sz w:val="20"/>
                <w:szCs w:val="20"/>
                <w:lang w:val="en-US"/>
              </w:rPr>
              <w:fldChar w:fldCharType="separate"/>
            </w:r>
            <w:r w:rsidRPr="00EC31A4">
              <w:rPr>
                <w:rFonts w:cstheme="minorHAnsi"/>
                <w:i/>
                <w:noProof/>
                <w:sz w:val="20"/>
                <w:szCs w:val="20"/>
                <w:vertAlign w:val="superscript"/>
                <w:lang w:val="en-US"/>
              </w:rPr>
              <w:t>344</w:t>
            </w:r>
            <w:r w:rsidRPr="007040A3">
              <w:rPr>
                <w:rFonts w:cstheme="minorHAnsi"/>
                <w:i/>
                <w:sz w:val="20"/>
                <w:szCs w:val="20"/>
                <w:lang w:val="en-US"/>
              </w:rPr>
              <w:fldChar w:fldCharType="end"/>
            </w:r>
          </w:p>
        </w:tc>
        <w:tc>
          <w:tcPr>
            <w:tcW w:w="657" w:type="pct"/>
            <w:tcBorders>
              <w:top w:val="single" w:sz="4" w:space="0" w:color="auto"/>
              <w:left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 Tyrosine hydroxylase deficiency</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Furukawa&lt;/Author&gt;&lt;Year&gt;2014&lt;/Year&gt;&lt;RecNum&gt;60&lt;/RecNum&gt;&lt;DisplayText&gt;&lt;style face="superscript"&gt;345&lt;/style&gt;&lt;/DisplayText&gt;&lt;record&gt;&lt;rec-number&gt;60&lt;/rec-number&gt;&lt;foreign-keys&gt;&lt;key app="EN" db-id="evt9rs9wb5sexces9voxv9txtzadt29aee0t" timestamp="0"&gt;60&lt;/key&gt;&lt;/foreign-keys&gt;&lt;ref-type name="Generic"&gt;13&lt;/ref-type&gt;&lt;contributors&gt;&lt;authors&gt;&lt;author&gt;Furukawa, Y.&lt;/author&gt;&lt;author&gt;Kish, S.&lt;/author&gt;&lt;/authors&gt;&lt;secondary-authors&gt;&lt;author&gt;Pagon, R.A.&lt;/author&gt;&lt;author&gt;Adam, M.P. &lt;/author&gt;&lt;author&gt;Ardinger, H.H. &lt;/author&gt;&lt;author&gt;Bird, T.D.&lt;/author&gt;&lt;author&gt;Dolan, C.R. &lt;/author&gt;&lt;author&gt;Fong, C.T. &lt;/author&gt;&lt;author&gt;Smith, R.J.H. &lt;/author&gt;&lt;author&gt;Stephens, K.&lt;/author&gt;&lt;/secondary-authors&gt;&lt;/contributors&gt;&lt;titles&gt;&lt;title&gt;Tyrosine Hydroxylase Deficiency&lt;/title&gt;&lt;secondary-title&gt;Gene Reviews&lt;/secondary-title&gt;&lt;/titles&gt;&lt;dates&gt;&lt;year&gt;2014&lt;/year&gt;&lt;/dates&gt;&lt;publisher&gt;University of Washingon&lt;/publisher&gt;&lt;urls&gt;&lt;/urls&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45</w:t>
            </w:r>
            <w:r w:rsidRPr="007040A3">
              <w:rPr>
                <w:rFonts w:cstheme="minorHAnsi"/>
                <w:sz w:val="20"/>
                <w:szCs w:val="20"/>
                <w:lang w:val="en-US"/>
              </w:rPr>
              <w:fldChar w:fldCharType="end"/>
            </w:r>
          </w:p>
        </w:tc>
        <w:tc>
          <w:tcPr>
            <w:tcW w:w="472"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5407</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rPr>
          <w:trHeight w:val="477"/>
        </w:trPr>
        <w:tc>
          <w:tcPr>
            <w:tcW w:w="815" w:type="pct"/>
            <w:vMerge/>
            <w:tcBorders>
              <w:left w:val="single" w:sz="4" w:space="0" w:color="auto"/>
              <w:right w:val="single" w:sz="4" w:space="0" w:color="auto"/>
            </w:tcBorders>
            <w:vAlign w:val="center"/>
          </w:tcPr>
          <w:p w:rsidR="002B04CA" w:rsidRPr="007040A3" w:rsidRDefault="002B04CA" w:rsidP="00564005">
            <w:pPr>
              <w:rPr>
                <w:rFonts w:cstheme="minorHAnsi"/>
                <w:sz w:val="20"/>
                <w:szCs w:val="20"/>
                <w:lang w:val="en-US"/>
              </w:rPr>
            </w:pPr>
          </w:p>
        </w:tc>
        <w:tc>
          <w:tcPr>
            <w:tcW w:w="657" w:type="pct"/>
            <w:tcBorders>
              <w:top w:val="single" w:sz="4" w:space="0" w:color="auto"/>
              <w:left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Mild form: </w:t>
            </w:r>
            <w:proofErr w:type="spellStart"/>
            <w:r w:rsidRPr="007040A3">
              <w:rPr>
                <w:rFonts w:cstheme="minorHAnsi"/>
                <w:sz w:val="20"/>
                <w:szCs w:val="20"/>
                <w:lang w:val="en-US"/>
              </w:rPr>
              <w:t>dopa</w:t>
            </w:r>
            <w:proofErr w:type="spellEnd"/>
            <w:r w:rsidRPr="007040A3">
              <w:rPr>
                <w:rFonts w:cstheme="minorHAnsi"/>
                <w:sz w:val="20"/>
                <w:szCs w:val="20"/>
                <w:lang w:val="en-US"/>
              </w:rPr>
              <w:t>-responsive infantile to early childhood onset dystonia</w:t>
            </w:r>
          </w:p>
        </w:tc>
        <w:tc>
          <w:tcPr>
            <w:tcW w:w="472"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rPr>
          <w:trHeight w:val="546"/>
        </w:trPr>
        <w:tc>
          <w:tcPr>
            <w:tcW w:w="815" w:type="pct"/>
            <w:vMerge/>
            <w:tcBorders>
              <w:left w:val="single" w:sz="4" w:space="0" w:color="auto"/>
              <w:right w:val="single" w:sz="4" w:space="0" w:color="auto"/>
            </w:tcBorders>
            <w:vAlign w:val="center"/>
          </w:tcPr>
          <w:p w:rsidR="002B04CA" w:rsidRPr="007040A3" w:rsidRDefault="002B04CA" w:rsidP="00564005">
            <w:pPr>
              <w:rPr>
                <w:rFonts w:cstheme="minorHAnsi"/>
                <w:sz w:val="20"/>
                <w:szCs w:val="20"/>
                <w:lang w:val="en-US"/>
              </w:rPr>
            </w:pPr>
          </w:p>
        </w:tc>
        <w:tc>
          <w:tcPr>
            <w:tcW w:w="657" w:type="pct"/>
            <w:tcBorders>
              <w:top w:val="single" w:sz="4" w:space="0" w:color="auto"/>
              <w:left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Severe form: infantile-onset dystonia and parkinsonism, truncal </w:t>
            </w:r>
            <w:proofErr w:type="spellStart"/>
            <w:r w:rsidRPr="007040A3">
              <w:rPr>
                <w:rFonts w:cstheme="minorHAnsi"/>
                <w:sz w:val="20"/>
                <w:szCs w:val="20"/>
                <w:lang w:val="en-US"/>
              </w:rPr>
              <w:t>hypotonia</w:t>
            </w:r>
            <w:proofErr w:type="spellEnd"/>
            <w:r w:rsidRPr="007040A3">
              <w:rPr>
                <w:rFonts w:cstheme="minorHAnsi"/>
                <w:sz w:val="20"/>
                <w:szCs w:val="20"/>
                <w:lang w:val="en-US"/>
              </w:rPr>
              <w:t>, global developmental delay</w:t>
            </w:r>
          </w:p>
        </w:tc>
        <w:tc>
          <w:tcPr>
            <w:tcW w:w="472"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rPr>
          <w:trHeight w:val="993"/>
        </w:trPr>
        <w:tc>
          <w:tcPr>
            <w:tcW w:w="815" w:type="pct"/>
            <w:vMerge/>
            <w:tcBorders>
              <w:left w:val="single" w:sz="4" w:space="0" w:color="auto"/>
              <w:right w:val="single" w:sz="4" w:space="0" w:color="auto"/>
            </w:tcBorders>
            <w:vAlign w:val="center"/>
          </w:tcPr>
          <w:p w:rsidR="002B04CA" w:rsidRPr="007040A3" w:rsidRDefault="002B04CA" w:rsidP="00564005">
            <w:pPr>
              <w:rPr>
                <w:rFonts w:cstheme="minorHAnsi"/>
                <w:sz w:val="20"/>
                <w:szCs w:val="20"/>
                <w:lang w:val="en-US"/>
              </w:rPr>
            </w:pPr>
          </w:p>
        </w:tc>
        <w:tc>
          <w:tcPr>
            <w:tcW w:w="657" w:type="pct"/>
            <w:tcBorders>
              <w:top w:val="single" w:sz="4" w:space="0" w:color="auto"/>
              <w:left w:val="single" w:sz="4" w:space="0" w:color="auto"/>
              <w:right w:val="single" w:sz="4" w:space="0" w:color="auto"/>
            </w:tcBorders>
          </w:tcPr>
          <w:p w:rsidR="002B04CA" w:rsidRPr="007040A3" w:rsidRDefault="002B04CA" w:rsidP="00564005">
            <w:pPr>
              <w:rPr>
                <w:rFonts w:cstheme="minorHAnsi"/>
                <w:sz w:val="20"/>
                <w:szCs w:val="20"/>
                <w:lang w:val="en-US"/>
              </w:rPr>
            </w:pPr>
          </w:p>
        </w:tc>
        <w:tc>
          <w:tcPr>
            <w:tcW w:w="2691" w:type="pct"/>
            <w:gridSpan w:val="3"/>
            <w:tcBorders>
              <w:top w:val="single" w:sz="4" w:space="0" w:color="auto"/>
              <w:left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Very severe form: infantile-onset dystonia and parkinsonism, oculogyric crises, severe global developmental delay, truncal </w:t>
            </w:r>
            <w:proofErr w:type="spellStart"/>
            <w:r w:rsidRPr="007040A3">
              <w:rPr>
                <w:rFonts w:cstheme="minorHAnsi"/>
                <w:sz w:val="20"/>
                <w:szCs w:val="20"/>
                <w:lang w:val="en-US"/>
              </w:rPr>
              <w:t>hypotonia</w:t>
            </w:r>
            <w:proofErr w:type="spellEnd"/>
            <w:r w:rsidRPr="007040A3">
              <w:rPr>
                <w:rFonts w:cstheme="minorHAnsi"/>
                <w:sz w:val="20"/>
                <w:szCs w:val="20"/>
                <w:lang w:val="en-US"/>
              </w:rPr>
              <w:t>, limb spasticity, autonomic dysfunction</w:t>
            </w:r>
          </w:p>
        </w:tc>
        <w:tc>
          <w:tcPr>
            <w:tcW w:w="472"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5000" w:type="pct"/>
            <w:gridSpan w:val="7"/>
            <w:tcBorders>
              <w:top w:val="single" w:sz="4" w:space="0" w:color="auto"/>
              <w:left w:val="single" w:sz="4" w:space="0" w:color="auto"/>
              <w:bottom w:val="single" w:sz="4" w:space="0" w:color="auto"/>
              <w:right w:val="single" w:sz="4" w:space="0" w:color="auto"/>
            </w:tcBorders>
          </w:tcPr>
          <w:p w:rsidR="002B04CA" w:rsidRPr="007040A3" w:rsidRDefault="002B04CA" w:rsidP="00564005">
            <w:pPr>
              <w:rPr>
                <w:rFonts w:cstheme="minorHAnsi"/>
                <w:b/>
                <w:sz w:val="20"/>
                <w:szCs w:val="20"/>
                <w:lang w:val="en-US"/>
              </w:rPr>
            </w:pPr>
            <w:r w:rsidRPr="007040A3">
              <w:rPr>
                <w:rFonts w:cstheme="minorHAnsi"/>
                <w:b/>
                <w:sz w:val="20"/>
                <w:szCs w:val="20"/>
                <w:lang w:val="en-US"/>
              </w:rPr>
              <w:t>Disorders that usually present with other phenotypes but can have predominant parkinsonism</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b/>
                <w:bCs/>
                <w:i/>
                <w:iCs/>
                <w:sz w:val="20"/>
                <w:szCs w:val="20"/>
                <w:lang w:val="en-US"/>
              </w:rPr>
            </w:pPr>
            <w:r w:rsidRPr="007040A3">
              <w:rPr>
                <w:rFonts w:cstheme="minorHAnsi"/>
                <w:b/>
                <w:bCs/>
                <w:i/>
                <w:iCs/>
                <w:sz w:val="20"/>
                <w:szCs w:val="20"/>
                <w:lang w:val="en-US"/>
              </w:rPr>
              <w:t>Gene</w:t>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b/>
                <w:bCs/>
                <w:sz w:val="20"/>
                <w:szCs w:val="20"/>
                <w:lang w:val="en-US"/>
              </w:rPr>
            </w:pPr>
            <w:r w:rsidRPr="007040A3">
              <w:rPr>
                <w:rFonts w:cstheme="minorHAnsi"/>
                <w:b/>
                <w:bCs/>
                <w:sz w:val="20"/>
                <w:szCs w:val="20"/>
                <w:lang w:val="en-US"/>
              </w:rPr>
              <w:t>Associated disease</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b/>
                <w:bCs/>
                <w:sz w:val="20"/>
                <w:szCs w:val="20"/>
                <w:lang w:val="en-US"/>
              </w:rPr>
            </w:pPr>
            <w:r w:rsidRPr="007040A3">
              <w:rPr>
                <w:rFonts w:cstheme="minorHAnsi"/>
                <w:b/>
                <w:bCs/>
                <w:sz w:val="20"/>
                <w:szCs w:val="20"/>
                <w:lang w:val="en-US"/>
              </w:rPr>
              <w:t>OMIM</w:t>
            </w:r>
          </w:p>
        </w:tc>
        <w:tc>
          <w:tcPr>
            <w:tcW w:w="2358"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b/>
                <w:bCs/>
                <w:sz w:val="20"/>
                <w:szCs w:val="20"/>
                <w:lang w:val="en-US"/>
              </w:rPr>
            </w:pPr>
            <w:r w:rsidRPr="007040A3">
              <w:rPr>
                <w:rFonts w:cstheme="minorHAnsi"/>
                <w:b/>
                <w:bCs/>
                <w:sz w:val="20"/>
                <w:szCs w:val="20"/>
                <w:lang w:val="en-US"/>
              </w:rPr>
              <w:t>Clinical phenotype</w:t>
            </w:r>
          </w:p>
        </w:tc>
        <w:tc>
          <w:tcPr>
            <w:tcW w:w="36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b/>
                <w:bCs/>
                <w:sz w:val="20"/>
                <w:szCs w:val="20"/>
                <w:lang w:val="en-US"/>
              </w:rPr>
            </w:pPr>
            <w:r w:rsidRPr="007040A3">
              <w:rPr>
                <w:rFonts w:cstheme="minorHAnsi"/>
                <w:b/>
                <w:bCs/>
                <w:sz w:val="20"/>
                <w:szCs w:val="20"/>
                <w:lang w:val="en-US"/>
              </w:rPr>
              <w:t>MOI</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i/>
                <w:sz w:val="20"/>
                <w:szCs w:val="20"/>
                <w:lang w:val="en-US"/>
              </w:rPr>
            </w:pPr>
            <w:r w:rsidRPr="007040A3">
              <w:rPr>
                <w:rFonts w:cstheme="minorHAnsi"/>
                <w:sz w:val="20"/>
                <w:szCs w:val="20"/>
                <w:lang w:val="en-US"/>
              </w:rPr>
              <w:t>PARK</w:t>
            </w:r>
            <w:r w:rsidRPr="007040A3">
              <w:rPr>
                <w:rFonts w:cstheme="minorHAnsi"/>
                <w:i/>
                <w:sz w:val="20"/>
                <w:szCs w:val="20"/>
                <w:lang w:val="en-US"/>
              </w:rPr>
              <w:t>-GBA</w:t>
            </w:r>
            <w:r w:rsidRPr="007040A3">
              <w:rPr>
                <w:rFonts w:cstheme="minorHAnsi"/>
                <w:i/>
                <w:sz w:val="20"/>
                <w:szCs w:val="20"/>
                <w:lang w:val="en-US"/>
              </w:rPr>
              <w:fldChar w:fldCharType="begin"/>
            </w:r>
            <w:r>
              <w:rPr>
                <w:rFonts w:cstheme="minorHAnsi"/>
                <w:i/>
                <w:sz w:val="20"/>
                <w:szCs w:val="20"/>
                <w:lang w:val="en-US"/>
              </w:rPr>
              <w:instrText xml:space="preserve"> ADDIN EN.CITE &lt;EndNote&gt;&lt;Cite&gt;&lt;Author&gt;Tsuji&lt;/Author&gt;&lt;Year&gt;1987&lt;/Year&gt;&lt;RecNum&gt;960&lt;/RecNum&gt;&lt;DisplayText&gt;&lt;style face="superscript"&gt;346&lt;/style&gt;&lt;/DisplayText&gt;&lt;record&gt;&lt;rec-number&gt;960&lt;/rec-number&gt;&lt;foreign-keys&gt;&lt;key app="EN" db-id="srpdwda2czas9tew5s0x5wagttz29aztz5dz" timestamp="1626087532" guid="9fb74d10-b3f2-460d-85f5-0ac7760652ee"&gt;960&lt;/key&gt;&lt;/foreign-keys&gt;&lt;ref-type name="Journal Article"&gt;17&lt;/ref-type&gt;&lt;contributors&gt;&lt;authors&gt;&lt;author&gt;Tsuji, S.&lt;/author&gt;&lt;author&gt;Choudary, P. V.&lt;/author&gt;&lt;author&gt;Martin, B. M.&lt;/author&gt;&lt;author&gt;Stubblefield, B. K.&lt;/author&gt;&lt;author&gt;Mayor, J. A.&lt;/author&gt;&lt;author&gt;Barranger, J. A.&lt;/author&gt;&lt;author&gt;Ginns, E. I.&lt;/author&gt;&lt;/authors&gt;&lt;/contributors&gt;&lt;titles&gt;&lt;title&gt;A mutation in the human glucocerebrosidase gene in neuronopathic Gaucher&amp;apos;s disease&lt;/title&gt;&lt;secondary-title&gt;N Engl J Med&lt;/secondary-title&gt;&lt;/titles&gt;&lt;periodical&gt;&lt;full-title&gt;N Engl J Med&lt;/full-title&gt;&lt;/periodical&gt;&lt;pages&gt;570-5&lt;/pages&gt;&lt;volume&gt;316&lt;/volume&gt;&lt;number&gt;10&lt;/number&gt;&lt;edition&gt;1987/03/05&lt;/edition&gt;&lt;keywords&gt;&lt;keyword&gt;Adolescent&lt;/keyword&gt;&lt;keyword&gt;Adult&lt;/keyword&gt;&lt;keyword&gt;Alleles&lt;/keyword&gt;&lt;keyword&gt;Base Sequence&lt;/keyword&gt;&lt;keyword&gt;Child&lt;/keyword&gt;&lt;keyword&gt;Exons&lt;/keyword&gt;&lt;keyword&gt;Gaucher Disease/*genetics&lt;/keyword&gt;&lt;keyword&gt;Glucosidases/*genetics&lt;/keyword&gt;&lt;keyword&gt;Glucosylceramidase/*genetics&lt;/keyword&gt;&lt;keyword&gt;Humans&lt;/keyword&gt;&lt;keyword&gt;Middle Aged&lt;/keyword&gt;&lt;keyword&gt;*Mutation&lt;/keyword&gt;&lt;keyword&gt;Nervous System Diseases/genetics&lt;/keyword&gt;&lt;keyword&gt;Polymorphism, Restriction Fragment Length&lt;/keyword&gt;&lt;/keywords&gt;&lt;dates&gt;&lt;year&gt;1987&lt;/year&gt;&lt;pub-dates&gt;&lt;date&gt;Mar 5&lt;/date&gt;&lt;/pub-dates&gt;&lt;/dates&gt;&lt;isbn&gt;0028-4793 (Print)&amp;#xD;0028-4793 (Linking)&lt;/isbn&gt;&lt;accession-num&gt;2880291&lt;/accession-num&gt;&lt;urls&gt;&lt;related-urls&gt;&lt;url&gt;https://www.ncbi.nlm.nih.gov/pubmed/2880291&lt;/url&gt;&lt;/related-urls&gt;&lt;/urls&gt;&lt;electronic-resource-num&gt;10.1056/NEJM198703053161002&lt;/electronic-resource-num&gt;&lt;/record&gt;&lt;/Cite&gt;&lt;/EndNote&gt;</w:instrText>
            </w:r>
            <w:r w:rsidRPr="007040A3">
              <w:rPr>
                <w:rFonts w:cstheme="minorHAnsi"/>
                <w:i/>
                <w:sz w:val="20"/>
                <w:szCs w:val="20"/>
                <w:lang w:val="en-US"/>
              </w:rPr>
              <w:fldChar w:fldCharType="separate"/>
            </w:r>
            <w:r w:rsidRPr="00EC31A4">
              <w:rPr>
                <w:rFonts w:cstheme="minorHAnsi"/>
                <w:i/>
                <w:noProof/>
                <w:sz w:val="20"/>
                <w:szCs w:val="20"/>
                <w:vertAlign w:val="superscript"/>
                <w:lang w:val="en-US"/>
              </w:rPr>
              <w:t>346</w:t>
            </w:r>
            <w:r w:rsidRPr="007040A3">
              <w:rPr>
                <w:rFonts w:cstheme="minorHAnsi"/>
                <w: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proofErr w:type="spellStart"/>
            <w:r w:rsidRPr="007040A3">
              <w:rPr>
                <w:rFonts w:cstheme="minorHAnsi"/>
                <w:sz w:val="20"/>
                <w:szCs w:val="20"/>
                <w:lang w:val="en-US"/>
              </w:rPr>
              <w:t>Gaucher’s</w:t>
            </w:r>
            <w:proofErr w:type="spellEnd"/>
            <w:r w:rsidRPr="007040A3">
              <w:rPr>
                <w:rFonts w:cstheme="minorHAnsi"/>
                <w:sz w:val="20"/>
                <w:szCs w:val="20"/>
                <w:lang w:val="en-US"/>
              </w:rPr>
              <w:t xml:space="preserve"> disease</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multiple</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Early onset parkinsonism</w:t>
            </w:r>
            <w:r w:rsidRPr="007040A3">
              <w:rPr>
                <w:rFonts w:cstheme="minorHAnsi"/>
                <w:sz w:val="20"/>
                <w:szCs w:val="20"/>
                <w:lang w:val="en-US"/>
              </w:rPr>
              <w:fldChar w:fldCharType="begin">
                <w:fldData xml:space="preserve">PEVuZE5vdGU+PENpdGU+PEF1dGhvcj5UYXllYmk8L0F1dGhvcj48WWVhcj4yMDAzPC9ZZWFyPjxS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xlY3VsYXIgR2VuZXRp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UYXllYmk8L0F1dGhvcj48WWVhcj4yMDAzPC9ZZWFyPjxS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7</w:t>
            </w:r>
            <w:r w:rsidRPr="007040A3">
              <w:rPr>
                <w:rFonts w:cstheme="minorHAnsi"/>
                <w:sz w:val="20"/>
                <w:szCs w:val="20"/>
                <w:lang w:val="en-US"/>
              </w:rPr>
              <w:fldChar w:fldCharType="end"/>
            </w:r>
            <w:r w:rsidRPr="007040A3">
              <w:rPr>
                <w:rFonts w:cstheme="minorHAnsi"/>
                <w:sz w:val="20"/>
                <w:szCs w:val="20"/>
                <w:lang w:val="en-US"/>
              </w:rPr>
              <w:t xml:space="preserve">; alternative or comorbid phenotype </w:t>
            </w:r>
            <w:proofErr w:type="spellStart"/>
            <w:r w:rsidRPr="007040A3">
              <w:rPr>
                <w:rFonts w:cstheme="minorHAnsi"/>
                <w:sz w:val="20"/>
                <w:szCs w:val="20"/>
                <w:lang w:val="en-US"/>
              </w:rPr>
              <w:t>Gaucher’s</w:t>
            </w:r>
            <w:proofErr w:type="spellEnd"/>
            <w:r w:rsidRPr="007040A3">
              <w:rPr>
                <w:rFonts w:cstheme="minorHAnsi"/>
                <w:sz w:val="20"/>
                <w:szCs w:val="20"/>
                <w:lang w:val="en-US"/>
              </w:rPr>
              <w:t xml:space="preserve"> disease: bone lesions, hematologic disorders, hepatosplenomegaly </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ATX-</w:t>
            </w:r>
            <w:r w:rsidRPr="007040A3">
              <w:rPr>
                <w:rFonts w:cstheme="minorHAnsi"/>
                <w:i/>
                <w:sz w:val="20"/>
                <w:szCs w:val="20"/>
                <w:lang w:val="en-US"/>
              </w:rPr>
              <w:t>ATXN2</w:t>
            </w:r>
            <w:r w:rsidRPr="007040A3">
              <w:rPr>
                <w:rFonts w:cstheme="minorHAnsi"/>
                <w:sz w:val="20"/>
                <w:szCs w:val="20"/>
                <w:lang w:val="en-US"/>
              </w:rPr>
              <w:fldChar w:fldCharType="begin">
                <w:fldData xml:space="preserve">PEVuZE5vdGU+PENpdGU+PEF1dGhvcj5QdWxzdDwvQXV0aG9yPjxZZWFyPjE5OTY8L1llYXI+PFJl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QdWxzdDwvQXV0aG9yPjxZZWFyPjE5OTY8L1llYXI+PFJl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8</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Spinocerebellar ataxia</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183090</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Marked non-ataxia features, can have predominant parkinsonism</w:t>
            </w:r>
            <w:r w:rsidRPr="007040A3">
              <w:rPr>
                <w:rFonts w:cstheme="minorHAnsi"/>
                <w:sz w:val="20"/>
                <w:szCs w:val="20"/>
                <w:lang w:val="en-US"/>
              </w:rPr>
              <w:fldChar w:fldCharType="begin">
                <w:fldData xml:space="preserve">PEVuZE5vdGU+PENpdGU+PEF1dGhvcj5TaGFuPC9BdXRob3I+PFllYXI+MjAwMTwvWWVhcj48UmVj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5hbHMgb2YgTmV1cm9sb2d5PC9mdWxs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aGFuPC9BdXRob3I+PFllYXI+MjAwMTwvWWVhcj48UmVj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5hbHMgb2YgTmV1cm9sb2d5PC9mdWxs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49</w:t>
            </w:r>
            <w:r w:rsidRPr="007040A3">
              <w:rPr>
                <w:rFonts w:cstheme="minorHAnsi"/>
                <w:sz w:val="20"/>
                <w:szCs w:val="20"/>
                <w:lang w:val="en-US"/>
              </w:rPr>
              <w:fldChar w:fldCharType="end"/>
            </w:r>
            <w:r w:rsidRPr="007040A3">
              <w:rPr>
                <w:rFonts w:cstheme="minorHAnsi"/>
                <w:sz w:val="20"/>
                <w:szCs w:val="20"/>
                <w:lang w:val="en-US"/>
              </w:rPr>
              <w:t xml:space="preserve"> or chorea; </w:t>
            </w:r>
            <w:proofErr w:type="spellStart"/>
            <w:r w:rsidRPr="007040A3">
              <w:rPr>
                <w:rFonts w:cstheme="minorHAnsi"/>
                <w:sz w:val="20"/>
                <w:szCs w:val="20"/>
                <w:lang w:val="en-US"/>
              </w:rPr>
              <w:t>neuronopathy</w:t>
            </w:r>
            <w:proofErr w:type="spellEnd"/>
            <w:r w:rsidRPr="007040A3">
              <w:rPr>
                <w:rFonts w:cstheme="minorHAnsi"/>
                <w:sz w:val="20"/>
                <w:szCs w:val="20"/>
                <w:lang w:val="en-US"/>
              </w:rPr>
              <w:t>, dementia, myoclonus</w:t>
            </w:r>
          </w:p>
        </w:tc>
        <w:tc>
          <w:tcPr>
            <w:tcW w:w="365" w:type="pct"/>
            <w:tcBorders>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DYT-</w:t>
            </w:r>
            <w:r w:rsidRPr="007040A3">
              <w:rPr>
                <w:rFonts w:ascii="Calibri" w:hAnsi="Calibri"/>
                <w:i/>
                <w:iCs/>
                <w:sz w:val="20"/>
                <w:szCs w:val="20"/>
                <w:lang w:val="en-US"/>
              </w:rPr>
              <w:t>DNAJC12</w:t>
            </w:r>
            <w:r w:rsidRPr="007040A3">
              <w:rPr>
                <w:rFonts w:ascii="Calibri" w:hAnsi="Calibri"/>
                <w:i/>
                <w:iCs/>
                <w:sz w:val="20"/>
                <w:szCs w:val="20"/>
                <w:lang w:val="en-US"/>
              </w:rPr>
              <w:fldChar w:fldCharType="begin">
                <w:fldData xml:space="preserve">PEVuZE5vdGU+PENpdGU+PEF1dGhvcj5Bbmlrc3RlcjwvQXV0aG9yPjxZZWFyPjIwMTc8L1llYXI+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Bbmlrc3RlcjwvQXV0aG9yPjxZZWFyPjIwMTc8L1llYXI+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350, 351</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proofErr w:type="spellStart"/>
            <w:r w:rsidRPr="007040A3">
              <w:rPr>
                <w:rFonts w:ascii="Calibri" w:hAnsi="Calibri"/>
                <w:sz w:val="20"/>
                <w:szCs w:val="20"/>
                <w:lang w:val="en-US"/>
              </w:rPr>
              <w:t>Hyperphenyl-alaninemia</w:t>
            </w:r>
            <w:proofErr w:type="spellEnd"/>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617384</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Increased serum phenylalanine associated with highly variable neurological defects including movement disorder phenotypes; many cases with dystonia and variable impairment of intellectual development, phenotype can also include non-progressive or mild levodopa-responsive parkinsonism</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DYT-</w:t>
            </w:r>
            <w:r w:rsidRPr="007040A3">
              <w:rPr>
                <w:rFonts w:cstheme="minorHAnsi"/>
                <w:i/>
                <w:sz w:val="20"/>
                <w:szCs w:val="20"/>
                <w:lang w:val="en-US"/>
              </w:rPr>
              <w:t>PANK2-</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aaG91PC9BdXRob3I+PFllYXI+MjAwMTwvWWVhcj48UmVj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aaG91PC9BdXRob3I+PFllYXI+MjAwMTwvWWVhcj48UmVj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2</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Neuro-degeneration with Brain Iron Accumulation 1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234200</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proofErr w:type="spellStart"/>
            <w:r w:rsidRPr="007040A3">
              <w:rPr>
                <w:rFonts w:cstheme="minorHAnsi"/>
                <w:sz w:val="20"/>
                <w:szCs w:val="20"/>
                <w:lang w:val="en-US"/>
              </w:rPr>
              <w:t>Pantothenate</w:t>
            </w:r>
            <w:proofErr w:type="spellEnd"/>
            <w:r w:rsidRPr="007040A3">
              <w:rPr>
                <w:rFonts w:cstheme="minorHAnsi"/>
                <w:sz w:val="20"/>
                <w:szCs w:val="20"/>
                <w:lang w:val="en-US"/>
              </w:rPr>
              <w:t xml:space="preserve"> kinase-associated neurodegeneration (PKAN); dystonia, parkinsonism</w:t>
            </w:r>
            <w:r w:rsidRPr="007040A3">
              <w:rPr>
                <w:rFonts w:cstheme="minorHAnsi"/>
                <w:sz w:val="20"/>
                <w:szCs w:val="20"/>
                <w:lang w:val="en-US"/>
              </w:rPr>
              <w:fldChar w:fldCharType="begin">
                <w:fldData xml:space="preserve">PEVuZE5vdGU+PENpdGU+PEF1dGhvcj5NYWs8L0F1dGhvcj48WWVhcj4yMDExPC9ZZWFyPjxSZWNO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MxMDklMkYwMDIwNzQ1NC4yMDEwLjU0Mjg0MyZhbXA7cmZ0X2lkPWluZm86cG1p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Ws8L0F1dGhvcj48WWVhcj4yMDExPC9ZZWFyPjxSZWNO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MxMDklMkYwMDIwNzQ1NC4yMDEwLjU0Mjg0MyZhbXA7cmZ0X2lkPWluZm86cG1p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3</w:t>
            </w:r>
            <w:r w:rsidRPr="007040A3">
              <w:rPr>
                <w:rFonts w:cstheme="minorHAnsi"/>
                <w:sz w:val="20"/>
                <w:szCs w:val="20"/>
                <w:lang w:val="en-US"/>
              </w:rPr>
              <w:fldChar w:fldCharType="end"/>
            </w:r>
            <w:r w:rsidRPr="007040A3">
              <w:rPr>
                <w:rFonts w:cstheme="minorHAnsi"/>
                <w:sz w:val="20"/>
                <w:szCs w:val="20"/>
                <w:lang w:val="en-US"/>
              </w:rPr>
              <w:t xml:space="preserve">, chorea, and variable additional clinical signs: spasticity, dysarthria, cognitive decline, gaze palsy, psychiatric symptoms, </w:t>
            </w:r>
            <w:proofErr w:type="spellStart"/>
            <w:r w:rsidRPr="007040A3">
              <w:rPr>
                <w:rFonts w:cstheme="minorHAnsi"/>
                <w:sz w:val="20"/>
                <w:szCs w:val="20"/>
                <w:lang w:val="en-US"/>
              </w:rPr>
              <w:t>pigmentary</w:t>
            </w:r>
            <w:proofErr w:type="spellEnd"/>
            <w:r w:rsidRPr="007040A3">
              <w:rPr>
                <w:rFonts w:cstheme="minorHAnsi"/>
                <w:sz w:val="20"/>
                <w:szCs w:val="20"/>
                <w:lang w:val="en-US"/>
              </w:rPr>
              <w:t xml:space="preserve"> retinopathy</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 eye of the tiger sign </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CHOR-</w:t>
            </w:r>
            <w:r w:rsidRPr="007040A3">
              <w:rPr>
                <w:rFonts w:cstheme="minorHAnsi"/>
                <w:i/>
                <w:sz w:val="20"/>
                <w:szCs w:val="20"/>
                <w:lang w:val="en-US"/>
              </w:rPr>
              <w:t>FTL</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DdXJ0aXM8L0F1dGhvcj48WWVhcj4yMDAxPC9ZZWFyPjxS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dXJ0aXM8L0F1dGhvcj48WWVhcj4yMDAxPC9ZZWFyPjxS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4</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Neuro-degeneration with Brain Iron Accumulation 3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6159</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Neuroferritinopathy</w:t>
            </w:r>
            <w:r w:rsidRPr="007040A3">
              <w:rPr>
                <w:rFonts w:cstheme="minorHAnsi"/>
                <w:sz w:val="20"/>
                <w:szCs w:val="20"/>
                <w:lang w:val="en-US"/>
              </w:rPr>
              <w:fldChar w:fldCharType="begin">
                <w:fldData xml:space="preserve">PEVuZE5vdGU+PENpdGU+PEF1dGhvcj5DaGlubmVyeTwvQXV0aG9yPjxZZWFyPjIwMDc8L1llYXI+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TEwLTk8L3BhZ2VzPjx2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aGlubmVyeTwvQXV0aG9yPjxZZWFyPjIwMDc8L1llYXI+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5</w:t>
            </w:r>
            <w:r w:rsidRPr="007040A3">
              <w:rPr>
                <w:rFonts w:cstheme="minorHAnsi"/>
                <w:sz w:val="20"/>
                <w:szCs w:val="20"/>
                <w:lang w:val="en-US"/>
              </w:rPr>
              <w:fldChar w:fldCharType="end"/>
            </w:r>
            <w:r w:rsidRPr="007040A3">
              <w:rPr>
                <w:rFonts w:cstheme="minorHAnsi"/>
                <w:sz w:val="20"/>
                <w:szCs w:val="20"/>
                <w:lang w:val="en-US"/>
              </w:rPr>
              <w:t xml:space="preserve">: dystonia, chorea, parkinsonism, and variable additional clinical features including </w:t>
            </w:r>
            <w:proofErr w:type="spellStart"/>
            <w:r w:rsidRPr="007040A3">
              <w:rPr>
                <w:rFonts w:cstheme="minorHAnsi"/>
                <w:sz w:val="20"/>
                <w:szCs w:val="20"/>
                <w:lang w:val="en-US"/>
              </w:rPr>
              <w:t>oromandibular</w:t>
            </w:r>
            <w:proofErr w:type="spellEnd"/>
            <w:r w:rsidRPr="007040A3">
              <w:rPr>
                <w:rFonts w:cstheme="minorHAnsi"/>
                <w:sz w:val="20"/>
                <w:szCs w:val="20"/>
                <w:lang w:val="en-US"/>
              </w:rPr>
              <w:t xml:space="preserve"> dyskinesia, dysphagia, cognitive impairment, behavioral symptoms, low serum ferritin</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caudate, putamen, SN, red nucleus; cystic BG changes – </w:t>
            </w:r>
            <w:proofErr w:type="spellStart"/>
            <w:r w:rsidRPr="007040A3">
              <w:rPr>
                <w:rFonts w:cstheme="minorHAnsi"/>
                <w:sz w:val="20"/>
                <w:szCs w:val="20"/>
                <w:lang w:val="en-US"/>
              </w:rPr>
              <w:t>pallidal</w:t>
            </w:r>
            <w:proofErr w:type="spellEnd"/>
            <w:r w:rsidRPr="007040A3">
              <w:rPr>
                <w:rFonts w:cstheme="minorHAnsi"/>
                <w:sz w:val="20"/>
                <w:szCs w:val="20"/>
                <w:lang w:val="en-US"/>
              </w:rPr>
              <w:t xml:space="preserve"> necrosis</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lastRenderedPageBreak/>
              <w:t>HSP-</w:t>
            </w:r>
            <w:r w:rsidRPr="007040A3">
              <w:rPr>
                <w:rFonts w:cstheme="minorHAnsi"/>
                <w:i/>
                <w:sz w:val="20"/>
                <w:szCs w:val="20"/>
                <w:lang w:val="en-US"/>
              </w:rPr>
              <w:t>C19orf12</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IYXJ0aWc8L0F1dGhvcj48WWVhcj4yMDExPC9ZZWFyPjxS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XJ0aWc8L0F1dGhvcj48WWVhcj4yMDExPC9ZZWFyPjxS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6</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Neuro-degeneration with Brain Iron Accumulation 4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4298</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Mitochondrial membrane protein-associated neurodegeneration (MPAN)</w:t>
            </w:r>
            <w:r w:rsidRPr="007040A3">
              <w:rPr>
                <w:rFonts w:cstheme="minorHAnsi"/>
                <w:sz w:val="20"/>
                <w:szCs w:val="20"/>
                <w:lang w:val="en-US"/>
              </w:rPr>
              <w:fldChar w:fldCharType="begin">
                <w:fldData xml:space="preserve">PEVuZE5vdGU+PENpdGU+PEF1dGhvcj5Ib2dhcnRoPC9BdXRob3I+PFllYXI+MjAxMzwvWWVhcj48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NjgtNzU8L3BhZ2VzPjx2b2x1bWU+ODA8L3ZvbHVtZT48bnVtYmVyPjM8L251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b2dhcnRoPC9BdXRob3I+PFllYXI+MjAxMzwvWWVhcj48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NjgtNzU8L3BhZ2VzPjx2b2x1bWU+ODA8L3ZvbHVtZT48bnVtYmVyPjM8L251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7</w:t>
            </w:r>
            <w:r w:rsidRPr="007040A3">
              <w:rPr>
                <w:rFonts w:cstheme="minorHAnsi"/>
                <w:sz w:val="20"/>
                <w:szCs w:val="20"/>
                <w:lang w:val="en-US"/>
              </w:rPr>
              <w:fldChar w:fldCharType="end"/>
            </w:r>
            <w:r w:rsidRPr="007040A3">
              <w:rPr>
                <w:rFonts w:cstheme="minorHAnsi"/>
                <w:sz w:val="20"/>
                <w:szCs w:val="20"/>
                <w:lang w:val="en-US"/>
              </w:rPr>
              <w:t>; progressive spastic paresis, dystonia, parkinsonism, and variable additional clinical features: dysarthria, dysphagia, cognitive decline/dementia, motor axonal neuropathy, optic nerve atrophy, psychiatric symptoms, bowel/bladder incontinence</w:t>
            </w:r>
          </w:p>
          <w:p w:rsidR="002B04CA" w:rsidRPr="007040A3" w:rsidRDefault="002B04CA" w:rsidP="00564005">
            <w:pPr>
              <w:jc w:val="both"/>
              <w:rPr>
                <w:rFonts w:cstheme="minorHAnsi"/>
                <w:sz w:val="20"/>
                <w:szCs w:val="20"/>
                <w:u w:val="single"/>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w:t>
            </w:r>
            <w:proofErr w:type="spellStart"/>
            <w:r w:rsidRPr="007040A3">
              <w:rPr>
                <w:rFonts w:cstheme="minorHAnsi"/>
                <w:sz w:val="20"/>
                <w:szCs w:val="20"/>
                <w:lang w:val="en-US"/>
              </w:rPr>
              <w:t>hyperintense</w:t>
            </w:r>
            <w:proofErr w:type="spellEnd"/>
            <w:r w:rsidRPr="007040A3">
              <w:rPr>
                <w:rFonts w:cstheme="minorHAnsi"/>
                <w:sz w:val="20"/>
                <w:szCs w:val="20"/>
                <w:lang w:val="en-US"/>
              </w:rPr>
              <w:t xml:space="preserve"> streaking of medial medullary lamina between </w:t>
            </w:r>
            <w:proofErr w:type="spellStart"/>
            <w:r w:rsidRPr="007040A3">
              <w:rPr>
                <w:rFonts w:cstheme="minorHAnsi"/>
                <w:sz w:val="20"/>
                <w:szCs w:val="20"/>
                <w:lang w:val="en-US"/>
              </w:rPr>
              <w:t>GPi</w:t>
            </w:r>
            <w:proofErr w:type="spellEnd"/>
            <w:r w:rsidRPr="007040A3">
              <w:rPr>
                <w:rFonts w:cstheme="minorHAnsi"/>
                <w:sz w:val="20"/>
                <w:szCs w:val="20"/>
                <w:lang w:val="en-US"/>
              </w:rPr>
              <w:t xml:space="preserve"> and </w:t>
            </w:r>
            <w:proofErr w:type="spellStart"/>
            <w:r w:rsidRPr="007040A3">
              <w:rPr>
                <w:rFonts w:cstheme="minorHAnsi"/>
                <w:sz w:val="20"/>
                <w:szCs w:val="20"/>
                <w:lang w:val="en-US"/>
              </w:rPr>
              <w:t>GPe</w:t>
            </w:r>
            <w:proofErr w:type="spellEnd"/>
            <w:r w:rsidRPr="007040A3">
              <w:rPr>
                <w:rFonts w:cstheme="minorHAnsi"/>
                <w:sz w:val="20"/>
                <w:szCs w:val="20"/>
                <w:lang w:val="en-US"/>
              </w:rPr>
              <w:t>), SN</w:t>
            </w:r>
          </w:p>
        </w:tc>
        <w:tc>
          <w:tcPr>
            <w:tcW w:w="365" w:type="pct"/>
            <w:tcBorders>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 or 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b/>
                <w:sz w:val="20"/>
                <w:szCs w:val="20"/>
                <w:lang w:val="en-US"/>
              </w:rPr>
            </w:pPr>
            <w:r w:rsidRPr="007040A3">
              <w:rPr>
                <w:rFonts w:cstheme="minorHAnsi"/>
                <w:sz w:val="20"/>
                <w:szCs w:val="20"/>
                <w:lang w:val="en-US"/>
              </w:rPr>
              <w:t>HSP-</w:t>
            </w:r>
            <w:r w:rsidRPr="007040A3">
              <w:rPr>
                <w:rFonts w:cstheme="minorHAnsi"/>
                <w:i/>
                <w:sz w:val="20"/>
                <w:szCs w:val="20"/>
                <w:lang w:val="en-US"/>
              </w:rPr>
              <w:t>KIAA1840</w:t>
            </w:r>
            <w:r w:rsidRPr="007040A3">
              <w:rPr>
                <w:rFonts w:cstheme="minorHAnsi"/>
                <w:sz w:val="20"/>
                <w:szCs w:val="20"/>
                <w:lang w:val="en-US"/>
              </w:rPr>
              <w:fldChar w:fldCharType="begin">
                <w:fldData xml:space="preserve">PEVuZE5vdGU+PENpdGU+PEF1dGhvcj5TdGV2YW5pbjwvQXV0aG9yPjxZZWFyPjIwMDc8L1llYXI+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dGV2YW5pbjwvQXV0aG9yPjxZZWFyPjIwMDc8L1llYXI+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8</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Spastic paraplegia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04360</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Pure or complex; may cause </w:t>
            </w:r>
            <w:proofErr w:type="spellStart"/>
            <w:r w:rsidRPr="007040A3">
              <w:rPr>
                <w:rFonts w:cstheme="minorHAnsi"/>
                <w:sz w:val="20"/>
                <w:szCs w:val="20"/>
                <w:lang w:val="en-US"/>
              </w:rPr>
              <w:t>Kjellin</w:t>
            </w:r>
            <w:proofErr w:type="spellEnd"/>
            <w:r w:rsidRPr="007040A3">
              <w:rPr>
                <w:rFonts w:cstheme="minorHAnsi"/>
                <w:sz w:val="20"/>
                <w:szCs w:val="20"/>
                <w:lang w:val="en-US"/>
              </w:rPr>
              <w:t xml:space="preserve"> syndrome</w:t>
            </w:r>
            <w:r w:rsidRPr="007040A3">
              <w:rPr>
                <w:rFonts w:cstheme="minorHAnsi"/>
                <w:sz w:val="20"/>
                <w:szCs w:val="20"/>
                <w:vertAlign w:val="superscript"/>
                <w:lang w:val="en-US"/>
              </w:rPr>
              <w:t>#</w:t>
            </w:r>
            <w:r w:rsidRPr="007040A3">
              <w:rPr>
                <w:rFonts w:cstheme="minorHAnsi"/>
                <w:sz w:val="20"/>
                <w:szCs w:val="20"/>
                <w:lang w:val="en-US"/>
              </w:rPr>
              <w:t xml:space="preserve">; TCC, mental retardation, sensory neuropathy, </w:t>
            </w:r>
            <w:proofErr w:type="spellStart"/>
            <w:r w:rsidRPr="007040A3">
              <w:rPr>
                <w:rFonts w:cstheme="minorHAnsi"/>
                <w:sz w:val="20"/>
                <w:szCs w:val="20"/>
                <w:lang w:val="en-US"/>
              </w:rPr>
              <w:t>amyotrophy</w:t>
            </w:r>
            <w:proofErr w:type="spellEnd"/>
            <w:r w:rsidRPr="007040A3">
              <w:rPr>
                <w:rFonts w:cstheme="minorHAnsi"/>
                <w:sz w:val="20"/>
                <w:szCs w:val="20"/>
                <w:lang w:val="en-US"/>
              </w:rPr>
              <w:t>, dysarthria, nystagmus, ataxia, maculopathy, white matter lesions, occasional parkinsonism</w:t>
            </w:r>
            <w:r w:rsidRPr="007040A3">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9</w:t>
            </w:r>
            <w:r w:rsidRPr="007040A3">
              <w:rPr>
                <w:rFonts w:cstheme="minorHAnsi"/>
                <w:sz w:val="20"/>
                <w:szCs w:val="20"/>
                <w:lang w:val="en-US"/>
              </w:rPr>
              <w:fldChar w:fldCharType="end"/>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ZFYVE26</w:t>
            </w:r>
            <w:r w:rsidRPr="007040A3">
              <w:rPr>
                <w:rFonts w:cstheme="minorHAnsi"/>
                <w:sz w:val="20"/>
                <w:szCs w:val="20"/>
                <w:lang w:val="en-US"/>
              </w:rPr>
              <w:fldChar w:fldCharType="begin">
                <w:fldData xml:space="preserve">PEVuZE5vdGU+PENpdGU+PEF1dGhvcj5IYW5laW48L0F1dGhvcj48WWVhcj4yMDA4PC9ZZWFyPjxS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W5laW48L0F1dGhvcj48WWVhcj4yMDA4PC9ZZWFyPjxS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0</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Spastic paraplegia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270700</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 xml:space="preserve">Complex; </w:t>
            </w:r>
            <w:proofErr w:type="spellStart"/>
            <w:r w:rsidRPr="007040A3">
              <w:rPr>
                <w:rFonts w:cstheme="minorHAnsi"/>
                <w:sz w:val="20"/>
                <w:szCs w:val="20"/>
                <w:lang w:val="en-US"/>
              </w:rPr>
              <w:t>Kjellin</w:t>
            </w:r>
            <w:proofErr w:type="spellEnd"/>
            <w:r w:rsidRPr="007040A3">
              <w:rPr>
                <w:rFonts w:cstheme="minorHAnsi"/>
                <w:sz w:val="20"/>
                <w:szCs w:val="20"/>
                <w:lang w:val="en-US"/>
              </w:rPr>
              <w:t xml:space="preserve"> syndrome</w:t>
            </w:r>
            <w:r w:rsidRPr="007040A3">
              <w:rPr>
                <w:rFonts w:cstheme="minorHAnsi"/>
                <w:sz w:val="20"/>
                <w:szCs w:val="20"/>
                <w:vertAlign w:val="superscript"/>
                <w:lang w:val="en-US"/>
              </w:rPr>
              <w:t>#</w:t>
            </w:r>
            <w:r w:rsidRPr="007040A3">
              <w:rPr>
                <w:rFonts w:cstheme="minorHAnsi"/>
                <w:sz w:val="20"/>
                <w:szCs w:val="20"/>
                <w:lang w:val="en-US"/>
              </w:rPr>
              <w:t xml:space="preserve">; TCC, WMLs, mental retardation, dysarthria, </w:t>
            </w:r>
            <w:proofErr w:type="spellStart"/>
            <w:r w:rsidRPr="007040A3">
              <w:rPr>
                <w:rFonts w:cstheme="minorHAnsi"/>
                <w:sz w:val="20"/>
                <w:szCs w:val="20"/>
                <w:lang w:val="en-US"/>
              </w:rPr>
              <w:t>pigmentary</w:t>
            </w:r>
            <w:proofErr w:type="spellEnd"/>
            <w:r w:rsidRPr="007040A3">
              <w:rPr>
                <w:rFonts w:cstheme="minorHAnsi"/>
                <w:sz w:val="20"/>
                <w:szCs w:val="20"/>
                <w:lang w:val="en-US"/>
              </w:rPr>
              <w:t xml:space="preserve"> maculopathy, peripheral neuropathy, distal </w:t>
            </w:r>
            <w:proofErr w:type="spellStart"/>
            <w:r w:rsidRPr="007040A3">
              <w:rPr>
                <w:rFonts w:cstheme="minorHAnsi"/>
                <w:sz w:val="20"/>
                <w:szCs w:val="20"/>
                <w:lang w:val="en-US"/>
              </w:rPr>
              <w:t>amyotrophy</w:t>
            </w:r>
            <w:proofErr w:type="spellEnd"/>
            <w:r w:rsidRPr="007040A3">
              <w:rPr>
                <w:rFonts w:cstheme="minorHAnsi"/>
                <w:sz w:val="20"/>
                <w:szCs w:val="20"/>
                <w:lang w:val="en-US"/>
              </w:rPr>
              <w:t>, occasional parkinsonism</w:t>
            </w:r>
            <w:r w:rsidRPr="007040A3">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9</w:t>
            </w:r>
            <w:r w:rsidRPr="007040A3">
              <w:rPr>
                <w:rFonts w:cstheme="minorHAnsi"/>
                <w:sz w:val="20"/>
                <w:szCs w:val="20"/>
                <w:lang w:val="en-US"/>
              </w:rPr>
              <w:fldChar w:fldCharType="end"/>
            </w:r>
            <w:r w:rsidRPr="007040A3">
              <w:rPr>
                <w:rFonts w:cstheme="minorHAnsi"/>
                <w:sz w:val="20"/>
                <w:szCs w:val="20"/>
                <w:vertAlign w:val="superscript"/>
                <w:lang w:val="en-US"/>
              </w:rPr>
              <w:t>,</w:t>
            </w:r>
            <w:r w:rsidRPr="007040A3">
              <w:rPr>
                <w:rFonts w:cstheme="minorHAnsi"/>
                <w:sz w:val="20"/>
                <w:szCs w:val="20"/>
                <w:lang w:val="en-US"/>
              </w:rPr>
              <w:t xml:space="preserve"> </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chicks&lt;/Author&gt;&lt;Year&gt;2015&lt;/Year&gt;&lt;RecNum&gt;118&lt;/RecNum&gt;&lt;DisplayText&gt;&lt;style face="superscript"&gt;361&lt;/style&gt;&lt;/DisplayText&gt;&lt;record&gt;&lt;rec-number&gt;118&lt;/rec-number&gt;&lt;foreign-keys&gt;&lt;key app="EN" db-id="evt9rs9wb5sexces9voxv9txtzadt29aee0t" timestamp="0"&gt;118&lt;/key&gt;&lt;/foreign-keys&gt;&lt;ref-type name="Journal Article"&gt;17&lt;/ref-type&gt;&lt;contributors&gt;&lt;authors&gt;&lt;author&gt;Schicks, J.&lt;/author&gt;&lt;author&gt;Synofzik, M.&lt;/author&gt;&lt;author&gt;Petursson, H.&lt;/author&gt;&lt;author&gt;Huttenlocher, J.&lt;/author&gt;&lt;author&gt;Reimold, M.&lt;/author&gt;&lt;author&gt;Schoels, L.&lt;/author&gt;&lt;author&gt;Bauer, P.&lt;/author&gt;&lt;/authors&gt;&lt;/contributors&gt;&lt;titles&gt;&lt;title&gt;Atypical Juvenile Parkinsonism in a Consanguineous SPG15 Family&lt;/title&gt;&lt;secondary-title&gt;Movement Disorders&lt;/secondary-title&gt;&lt;/titles&gt;&lt;periodical&gt;&lt;full-title&gt;Movement Disorders&lt;/full-title&gt;&lt;/periodical&gt;&lt;dates&gt;&lt;year&gt;2015&lt;/year&gt;&lt;/dates&gt;&lt;urls&gt;&lt;/urls&gt;&lt;electronic-resource-num&gt;DOI: 10.1002/mds.23472&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61</w:t>
            </w:r>
            <w:r w:rsidRPr="007040A3">
              <w:rPr>
                <w:rFonts w:cstheme="minorHAnsi"/>
                <w:sz w:val="20"/>
                <w:szCs w:val="20"/>
                <w:lang w:val="en-US"/>
              </w:rPr>
              <w:fldChar w:fldCharType="end"/>
            </w:r>
            <w:r w:rsidRPr="007040A3">
              <w:rPr>
                <w:rFonts w:cstheme="minorHAnsi"/>
                <w:sz w:val="20"/>
                <w:szCs w:val="20"/>
                <w:lang w:val="en-US"/>
              </w:rPr>
              <w:t xml:space="preserve"> </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HSP/ATX-</w:t>
            </w:r>
            <w:r w:rsidRPr="007040A3">
              <w:rPr>
                <w:rFonts w:cstheme="minorHAnsi"/>
                <w:i/>
                <w:sz w:val="20"/>
                <w:szCs w:val="20"/>
                <w:lang w:val="en-US"/>
              </w:rPr>
              <w:t>FA2H-</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FZHZhcmRzb248L0F1dGhvcj48WWVhcj4yMDA4PC9ZZWFy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FZHZhcmRzb248L0F1dGhvcj48WWVhcj4yMDA4PC9ZZWFy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2</w:t>
            </w:r>
            <w:r w:rsidRPr="007040A3">
              <w:rPr>
                <w:rFonts w:cstheme="minorHAnsi"/>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cstheme="minorHAnsi"/>
                <w:sz w:val="20"/>
                <w:szCs w:val="20"/>
                <w:lang w:val="en-US"/>
              </w:rPr>
              <w:t xml:space="preserve">Spastic paraplegia </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612319</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cstheme="minorHAnsi"/>
                <w:sz w:val="20"/>
                <w:szCs w:val="20"/>
                <w:lang w:val="en-US"/>
              </w:rPr>
              <w:t>Complex SPG; Fatty Acid Hydroxylase-associated Neurodegeneration (FAHN)</w:t>
            </w:r>
            <w:r w:rsidRPr="007040A3">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3</w:t>
            </w:r>
            <w:r w:rsidRPr="007040A3">
              <w:rPr>
                <w:rFonts w:cstheme="minorHAnsi"/>
                <w:sz w:val="20"/>
                <w:szCs w:val="20"/>
                <w:lang w:val="en-US"/>
              </w:rPr>
              <w:fldChar w:fldCharType="end"/>
            </w:r>
            <w:r w:rsidRPr="007040A3">
              <w:rPr>
                <w:rFonts w:cstheme="minorHAnsi"/>
                <w:sz w:val="20"/>
                <w:szCs w:val="20"/>
                <w:lang w:val="en-US"/>
              </w:rPr>
              <w:t xml:space="preserve">; variable additional clinical features: spastic </w:t>
            </w:r>
            <w:proofErr w:type="spellStart"/>
            <w:r w:rsidRPr="007040A3">
              <w:rPr>
                <w:rFonts w:cstheme="minorHAnsi"/>
                <w:sz w:val="20"/>
                <w:szCs w:val="20"/>
                <w:lang w:val="en-US"/>
              </w:rPr>
              <w:t>tetraparesis</w:t>
            </w:r>
            <w:proofErr w:type="spellEnd"/>
            <w:r w:rsidRPr="007040A3">
              <w:rPr>
                <w:rFonts w:cstheme="minorHAnsi"/>
                <w:sz w:val="20"/>
                <w:szCs w:val="20"/>
                <w:lang w:val="en-US"/>
              </w:rPr>
              <w:t>, cognitive decline, cerebellar and brainstem atrophy, dystonia, parkinsonism, ataxia, dysarthria, dysphagia, optic nerve atrophy, seizures</w:t>
            </w:r>
          </w:p>
          <w:p w:rsidR="002B04CA" w:rsidRPr="007040A3" w:rsidRDefault="002B04CA" w:rsidP="00564005">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more subtle than other NBIAs)</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ascii="Calibri" w:hAnsi="Calibri"/>
                <w:sz w:val="20"/>
                <w:szCs w:val="20"/>
                <w:lang w:val="en-US"/>
              </w:rPr>
            </w:pPr>
            <w:r w:rsidRPr="007040A3">
              <w:rPr>
                <w:rFonts w:ascii="Calibri" w:hAnsi="Calibri"/>
                <w:sz w:val="20"/>
                <w:szCs w:val="20"/>
                <w:lang w:val="en-US"/>
              </w:rPr>
              <w:t>MYC/ATX-</w:t>
            </w:r>
          </w:p>
          <w:p w:rsidR="002B04CA" w:rsidRPr="007040A3" w:rsidRDefault="002B04CA" w:rsidP="00564005">
            <w:pPr>
              <w:rPr>
                <w:rFonts w:cstheme="minorHAnsi"/>
                <w:sz w:val="20"/>
                <w:szCs w:val="20"/>
                <w:lang w:val="en-US"/>
              </w:rPr>
            </w:pPr>
            <w:r w:rsidRPr="007040A3">
              <w:rPr>
                <w:rFonts w:ascii="Calibri" w:hAnsi="Calibri"/>
                <w:i/>
                <w:iCs/>
                <w:sz w:val="20"/>
                <w:szCs w:val="20"/>
                <w:lang w:val="en-US"/>
              </w:rPr>
              <w:t>EPM2A</w:t>
            </w:r>
            <w:r w:rsidRPr="007040A3">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364, 365</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Progressive myoclonus epilepsy (</w:t>
            </w:r>
            <w:proofErr w:type="spellStart"/>
            <w:r w:rsidRPr="007040A3">
              <w:rPr>
                <w:rFonts w:ascii="Calibri" w:hAnsi="Calibri"/>
                <w:sz w:val="20"/>
                <w:szCs w:val="20"/>
                <w:lang w:val="en-US"/>
              </w:rPr>
              <w:t>Lafora</w:t>
            </w:r>
            <w:proofErr w:type="spellEnd"/>
            <w:r w:rsidRPr="007040A3">
              <w:rPr>
                <w:rFonts w:ascii="Calibri" w:hAnsi="Calibri"/>
                <w:sz w:val="20"/>
                <w:szCs w:val="20"/>
                <w:lang w:val="en-US"/>
              </w:rPr>
              <w:t xml:space="preserve"> disease)</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254780</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Early-onset progressive neurodegeneration with myoclonus, generalized seizures, often visual hallucinations and cognitive decline, phenotype can also include ataxia or rather rarely parkinsonism</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i/>
                <w:iCs/>
                <w:sz w:val="20"/>
                <w:szCs w:val="20"/>
                <w:lang w:val="en-US"/>
              </w:rPr>
              <w:t>C9orf72</w:t>
            </w:r>
            <w:r w:rsidRPr="007040A3">
              <w:rPr>
                <w:rFonts w:ascii="Calibri" w:hAnsi="Calibri"/>
                <w:i/>
                <w:iCs/>
                <w:sz w:val="20"/>
                <w:szCs w:val="20"/>
                <w:lang w:val="en-US"/>
              </w:rPr>
              <w:fldChar w:fldCharType="begin">
                <w:fldData xml:space="preserve">PEVuZE5vdGU+PENpdGU+PEF1dGhvcj5XaWxrZTwvQXV0aG9yPjxZZWFyPjIwMTY8L1llYXI+PFJl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XaWxrZTwvQXV0aG9yPjxZZWFyPjIwMTY8L1llYXI+PFJl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41, 366</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Frontotemporal dementia (FTD) and/or Amyotrophic Lateral Sclerosis (ALS)</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105550</w:t>
            </w:r>
          </w:p>
        </w:tc>
        <w:tc>
          <w:tcPr>
            <w:tcW w:w="2358"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Broad phenotypic spectrum including frontotemporal dementia and features of motor neuron disease, parkinsonism (mostly atypical, e.g., PSP-like, MSA or CBS), and also dystonia, cerebellar signs, or chorea</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AD</w:t>
            </w:r>
            <w:r w:rsidRPr="007040A3">
              <w:rPr>
                <w:rFonts w:ascii="Calibri" w:hAnsi="Calibri"/>
                <w:sz w:val="20"/>
                <w:szCs w:val="20"/>
                <w:vertAlign w:val="superscript"/>
                <w:lang w:val="en-US"/>
              </w:rPr>
              <w:t>**</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i/>
                <w:iCs/>
                <w:sz w:val="20"/>
                <w:szCs w:val="20"/>
                <w:lang w:val="en-US"/>
              </w:rPr>
              <w:t>GRN</w:t>
            </w:r>
            <w:r w:rsidRPr="007040A3">
              <w:rPr>
                <w:rFonts w:ascii="Calibri" w:hAnsi="Calibri"/>
                <w:i/>
                <w:iCs/>
                <w:sz w:val="20"/>
                <w:szCs w:val="20"/>
                <w:lang w:val="en-US"/>
              </w:rPr>
              <w:fldChar w:fldCharType="begin">
                <w:fldData xml:space="preserve">PEVuZE5vdGU+PENpdGU+PEF1dGhvcj5ZYWJlPC9BdXRob3I+PFllYXI+MjAxODwvWWVhcj48UmVj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ZYWJlPC9BdXRob3I+PFllYXI+MjAxODwvWWVhcj48UmVj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367, 368</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 xml:space="preserve">Primary progressive aphasia (PPA), Frontotemporal lobar degeneration with ubiquitin-positive inclusions, and Neuronal ceroid </w:t>
            </w:r>
            <w:proofErr w:type="spellStart"/>
            <w:r w:rsidRPr="007040A3">
              <w:rPr>
                <w:rFonts w:ascii="Calibri" w:hAnsi="Calibri"/>
                <w:sz w:val="20"/>
                <w:szCs w:val="20"/>
                <w:lang w:val="en-US"/>
              </w:rPr>
              <w:t>lipofuscinosis</w:t>
            </w:r>
            <w:proofErr w:type="spellEnd"/>
            <w:r w:rsidRPr="007040A3">
              <w:rPr>
                <w:rFonts w:ascii="Calibri" w:hAnsi="Calibri"/>
                <w:sz w:val="20"/>
                <w:szCs w:val="20"/>
                <w:lang w:val="en-US"/>
              </w:rPr>
              <w:t xml:space="preserve"> type 11</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607485, 607485, 614706</w:t>
            </w:r>
          </w:p>
        </w:tc>
        <w:tc>
          <w:tcPr>
            <w:tcW w:w="2358"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ascii="Calibri" w:hAnsi="Calibri"/>
                <w:sz w:val="20"/>
                <w:szCs w:val="20"/>
                <w:lang w:val="en-US"/>
              </w:rPr>
            </w:pPr>
            <w:r w:rsidRPr="007040A3">
              <w:rPr>
                <w:rFonts w:ascii="Calibri" w:hAnsi="Calibri"/>
                <w:sz w:val="20"/>
                <w:szCs w:val="20"/>
                <w:lang w:val="en-US"/>
              </w:rPr>
              <w:t xml:space="preserve">Phenotypic spectrum includes atypical parkinsonism (PSP-like, CBS, and DLB) </w:t>
            </w:r>
          </w:p>
        </w:tc>
        <w:tc>
          <w:tcPr>
            <w:tcW w:w="365" w:type="pct"/>
            <w:tcBorders>
              <w:top w:val="single" w:sz="4" w:space="0" w:color="auto"/>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AD or 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i/>
                <w:iCs/>
                <w:sz w:val="20"/>
                <w:szCs w:val="20"/>
                <w:lang w:val="en-US"/>
              </w:rPr>
              <w:t>MAPT</w:t>
            </w:r>
            <w:r w:rsidRPr="007040A3">
              <w:rPr>
                <w:rFonts w:ascii="Calibri" w:hAnsi="Calibri"/>
                <w:i/>
                <w:iCs/>
                <w:sz w:val="20"/>
                <w:szCs w:val="20"/>
                <w:lang w:val="en-US"/>
              </w:rPr>
              <w:fldChar w:fldCharType="begin">
                <w:fldData xml:space="preserve">PEVuZE5vdGU+PENpdGU+PEF1dGhvcj5PZ2FraTwvQXV0aG9yPjxZZWFyPjIwMTM8L1llYXI+PFJl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PZ2FraTwvQXV0aG9yPjxZZWFyPjIwMTM8L1llYXI+PFJl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41, 302, 369-374</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 xml:space="preserve">Frontotemporal dementia with or without parkinsonism, </w:t>
            </w:r>
            <w:r w:rsidRPr="007040A3">
              <w:rPr>
                <w:rFonts w:ascii="Calibri" w:hAnsi="Calibri"/>
                <w:sz w:val="20"/>
                <w:szCs w:val="20"/>
                <w:lang w:val="en-US"/>
              </w:rPr>
              <w:lastRenderedPageBreak/>
              <w:t xml:space="preserve">Pick disease, Progressive </w:t>
            </w:r>
            <w:proofErr w:type="spellStart"/>
            <w:r w:rsidRPr="007040A3">
              <w:rPr>
                <w:rFonts w:ascii="Calibri" w:hAnsi="Calibri"/>
                <w:sz w:val="20"/>
                <w:szCs w:val="20"/>
                <w:lang w:val="en-US"/>
              </w:rPr>
              <w:t>supranuclear</w:t>
            </w:r>
            <w:proofErr w:type="spellEnd"/>
            <w:r w:rsidRPr="007040A3">
              <w:rPr>
                <w:rFonts w:ascii="Calibri" w:hAnsi="Calibri"/>
                <w:sz w:val="20"/>
                <w:szCs w:val="20"/>
                <w:lang w:val="en-US"/>
              </w:rPr>
              <w:t xml:space="preserve"> palsy, Progressive atypical </w:t>
            </w:r>
            <w:proofErr w:type="spellStart"/>
            <w:r w:rsidRPr="007040A3">
              <w:rPr>
                <w:rFonts w:ascii="Calibri" w:hAnsi="Calibri"/>
                <w:sz w:val="20"/>
                <w:szCs w:val="20"/>
                <w:lang w:val="en-US"/>
              </w:rPr>
              <w:t>supranuclear</w:t>
            </w:r>
            <w:proofErr w:type="spellEnd"/>
            <w:r w:rsidRPr="007040A3">
              <w:rPr>
                <w:rFonts w:ascii="Calibri" w:hAnsi="Calibri"/>
                <w:sz w:val="20"/>
                <w:szCs w:val="20"/>
                <w:lang w:val="en-US"/>
              </w:rPr>
              <w:t xml:space="preserve"> palsy</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lastRenderedPageBreak/>
              <w:t>600274, 172700, 601104, 260540</w:t>
            </w:r>
          </w:p>
        </w:tc>
        <w:tc>
          <w:tcPr>
            <w:tcW w:w="2358"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Broad phenotypic spectrum including mostly atypical parkinsonism (PSP-like, CBS) but also features of motor neuron disease (</w:t>
            </w:r>
            <w:proofErr w:type="spellStart"/>
            <w:r w:rsidRPr="007040A3">
              <w:rPr>
                <w:rFonts w:ascii="Calibri" w:hAnsi="Calibri"/>
                <w:sz w:val="20"/>
                <w:szCs w:val="20"/>
                <w:lang w:val="en-US"/>
              </w:rPr>
              <w:t>eg</w:t>
            </w:r>
            <w:proofErr w:type="spellEnd"/>
            <w:r w:rsidRPr="007040A3">
              <w:rPr>
                <w:rFonts w:ascii="Calibri" w:hAnsi="Calibri"/>
                <w:sz w:val="20"/>
                <w:szCs w:val="20"/>
                <w:lang w:val="en-US"/>
              </w:rPr>
              <w:t>, ALS); susceptibility locus for PD (OMIM: 168600)</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AD or AR</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i/>
                <w:iCs/>
                <w:sz w:val="20"/>
                <w:szCs w:val="20"/>
                <w:lang w:val="en-US"/>
              </w:rPr>
              <w:lastRenderedPageBreak/>
              <w:t>PDE8B</w:t>
            </w:r>
            <w:r w:rsidRPr="007040A3">
              <w:rPr>
                <w:rFonts w:ascii="Calibri" w:hAnsi="Calibri"/>
                <w:i/>
                <w:iCs/>
                <w:sz w:val="20"/>
                <w:szCs w:val="20"/>
                <w:lang w:val="en-US"/>
              </w:rPr>
              <w:fldChar w:fldCharType="begin">
                <w:fldData xml:space="preserve">PEVuZE5vdGU+PENpdGU+PEF1dGhvcj5BcHBlbnplbGxlcjwvQXV0aG9yPjxZZWFyPjIwMTA8L1ll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BcHBlbnplbGxlcjwvQXV0aG9yPjxZZWFyPjIwMTA8L1ll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212-216</w:t>
            </w:r>
            <w:r w:rsidRPr="007040A3">
              <w:rPr>
                <w:rFonts w:ascii="Calibri" w:hAnsi="Calibri"/>
                <w:i/>
                <w:iCs/>
                <w:sz w:val="20"/>
                <w:szCs w:val="20"/>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Autosomal dominant striatal degeneration</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609161</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ascii="Calibri" w:hAnsi="Calibri"/>
                <w:sz w:val="20"/>
                <w:szCs w:val="20"/>
                <w:lang w:val="en-US"/>
              </w:rPr>
            </w:pPr>
            <w:r w:rsidRPr="007040A3">
              <w:rPr>
                <w:rFonts w:ascii="Calibri" w:hAnsi="Calibri"/>
                <w:sz w:val="20"/>
                <w:szCs w:val="20"/>
                <w:lang w:val="en-US"/>
              </w:rPr>
              <w:t xml:space="preserve">Neurological disorder with variable movement abnormalities due to striatal dysfunction; </w:t>
            </w:r>
          </w:p>
          <w:p w:rsidR="002B04CA" w:rsidRPr="007040A3" w:rsidRDefault="002B04CA" w:rsidP="00564005">
            <w:pPr>
              <w:jc w:val="both"/>
              <w:rPr>
                <w:rFonts w:cstheme="minorHAnsi"/>
                <w:sz w:val="20"/>
                <w:szCs w:val="20"/>
                <w:lang w:val="en-US"/>
              </w:rPr>
            </w:pPr>
            <w:r w:rsidRPr="007040A3">
              <w:rPr>
                <w:rFonts w:ascii="Calibri" w:hAnsi="Calibri"/>
                <w:sz w:val="20"/>
                <w:szCs w:val="20"/>
                <w:lang w:val="en-US"/>
              </w:rPr>
              <w:t>phenotypic spectrum includes slowly progressive parkinsonism (mainly bradykinesia and rigidity, usually no tremor) without response to levodopa, as well as dysarthria, gait disturbances, and brisk (lower limb) reflexes</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ascii="Calibri" w:hAnsi="Calibri"/>
                <w:i/>
                <w:iCs/>
                <w:noProof/>
                <w:sz w:val="20"/>
                <w:szCs w:val="20"/>
                <w:vertAlign w:val="superscript"/>
                <w:lang w:val="en-US"/>
              </w:rPr>
            </w:pPr>
            <w:r w:rsidRPr="007040A3">
              <w:rPr>
                <w:rFonts w:ascii="Calibri" w:hAnsi="Calibri"/>
                <w:i/>
                <w:iCs/>
                <w:sz w:val="20"/>
                <w:szCs w:val="20"/>
                <w:lang w:val="en-US"/>
              </w:rPr>
              <w:t>PDGFRB</w:t>
            </w:r>
            <w:r w:rsidRPr="007040A3">
              <w:rPr>
                <w:rFonts w:ascii="Calibri" w:hAnsi="Calibri"/>
                <w:i/>
                <w:iCs/>
                <w:sz w:val="20"/>
                <w:szCs w:val="20"/>
                <w:vertAlign w:val="superscript"/>
                <w:lang w:val="en-US"/>
              </w:rPr>
              <w:fldChar w:fldCharType="begin">
                <w:fldData xml:space="preserve">PEVuZE5vdGU+PENpdGU+PEF1dGhvcj5OaWNvbGFzPC9BdXRob3I+PFllYXI+MjAxMzwvWWVhcj48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</w:fldData>
              </w:fldChar>
            </w:r>
            <w:r>
              <w:rPr>
                <w:rFonts w:ascii="Calibri" w:hAnsi="Calibri"/>
                <w:i/>
                <w:iCs/>
                <w:sz w:val="20"/>
                <w:szCs w:val="20"/>
                <w:vertAlign w:val="superscript"/>
                <w:lang w:val="en-US"/>
              </w:rPr>
              <w:instrText xml:space="preserve"> ADDIN EN.CITE </w:instrText>
            </w:r>
            <w:r>
              <w:rPr>
                <w:rFonts w:ascii="Calibri" w:hAnsi="Calibri"/>
                <w:i/>
                <w:iCs/>
                <w:sz w:val="20"/>
                <w:szCs w:val="20"/>
                <w:vertAlign w:val="superscript"/>
                <w:lang w:val="en-US"/>
              </w:rPr>
              <w:fldChar w:fldCharType="begin">
                <w:fldData xml:space="preserve">PEVuZE5vdGU+PENpdGU+PEF1dGhvcj5OaWNvbGFzPC9BdXRob3I+PFllYXI+MjAxMzwvWWVhcj48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</w:fldData>
              </w:fldChar>
            </w:r>
            <w:r>
              <w:rPr>
                <w:rFonts w:ascii="Calibri" w:hAnsi="Calibri"/>
                <w:i/>
                <w:iCs/>
                <w:sz w:val="20"/>
                <w:szCs w:val="20"/>
                <w:vertAlign w:val="superscript"/>
                <w:lang w:val="en-US"/>
              </w:rPr>
              <w:instrText xml:space="preserve"> ADDIN EN.CITE.DATA </w:instrText>
            </w:r>
            <w:r>
              <w:rPr>
                <w:rFonts w:ascii="Calibri" w:hAnsi="Calibri"/>
                <w:i/>
                <w:iCs/>
                <w:sz w:val="20"/>
                <w:szCs w:val="20"/>
                <w:vertAlign w:val="superscript"/>
                <w:lang w:val="en-US"/>
              </w:rPr>
            </w:r>
            <w:r>
              <w:rPr>
                <w:rFonts w:ascii="Calibri" w:hAnsi="Calibri"/>
                <w:i/>
                <w:iCs/>
                <w:sz w:val="20"/>
                <w:szCs w:val="20"/>
                <w:vertAlign w:val="superscript"/>
                <w:lang w:val="en-US"/>
              </w:rPr>
              <w:fldChar w:fldCharType="end"/>
            </w:r>
            <w:r w:rsidRPr="007040A3">
              <w:rPr>
                <w:rFonts w:ascii="Calibri" w:hAnsi="Calibri"/>
                <w:i/>
                <w:iCs/>
                <w:sz w:val="20"/>
                <w:szCs w:val="20"/>
                <w:vertAlign w:val="superscript"/>
                <w:lang w:val="en-US"/>
              </w:rPr>
            </w:r>
            <w:r w:rsidRPr="007040A3">
              <w:rPr>
                <w:rFonts w:ascii="Calibri" w:hAnsi="Calibri"/>
                <w:i/>
                <w:iCs/>
                <w:sz w:val="20"/>
                <w:szCs w:val="20"/>
                <w:vertAlign w:val="superscript"/>
                <w:lang w:val="en-US"/>
              </w:rPr>
              <w:fldChar w:fldCharType="separate"/>
            </w:r>
            <w:r>
              <w:rPr>
                <w:rFonts w:ascii="Calibri" w:hAnsi="Calibri"/>
                <w:i/>
                <w:iCs/>
                <w:noProof/>
                <w:sz w:val="20"/>
                <w:szCs w:val="20"/>
                <w:vertAlign w:val="superscript"/>
                <w:lang w:val="en-US"/>
              </w:rPr>
              <w:t>375</w:t>
            </w:r>
            <w:r w:rsidRPr="007040A3">
              <w:rPr>
                <w:rFonts w:ascii="Calibri" w:hAnsi="Calibri"/>
                <w:i/>
                <w:iCs/>
                <w:sz w:val="20"/>
                <w:szCs w:val="20"/>
                <w:vertAlign w:val="superscript"/>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Idiopathic basal ganglia calcification 4 (IBGC4)</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615007</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Many asymptomatic carriers, prominent late-onset parkinsonism and cognitive impairment in a minority of patients, brain imaging: calcification most commonly in basal ganglia</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r w:rsidR="002B04CA" w:rsidRPr="007040A3" w:rsidTr="00564005">
        <w:tc>
          <w:tcPr>
            <w:tcW w:w="815"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i/>
                <w:iCs/>
                <w:sz w:val="20"/>
                <w:szCs w:val="20"/>
                <w:lang w:val="en-US"/>
              </w:rPr>
              <w:t>XPR1</w:t>
            </w:r>
            <w:r w:rsidRPr="007040A3">
              <w:rPr>
                <w:rFonts w:ascii="Calibri" w:hAnsi="Calibri"/>
                <w:i/>
                <w:iCs/>
                <w:sz w:val="20"/>
                <w:szCs w:val="20"/>
                <w:vertAlign w:val="superscript"/>
                <w:lang w:val="en-US"/>
              </w:rPr>
              <w:fldChar w:fldCharType="begin">
                <w:fldData xml:space="preserve">PEVuZE5vdGU+PENpdGU+PEF1dGhvcj5MZWdhdGk8L0F1dGhvcj48WWVhcj4yMDE1PC9ZZWFyPjxS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</w:fldData>
              </w:fldChar>
            </w:r>
            <w:r>
              <w:rPr>
                <w:rFonts w:ascii="Calibri" w:hAnsi="Calibri"/>
                <w:i/>
                <w:iCs/>
                <w:sz w:val="20"/>
                <w:szCs w:val="20"/>
                <w:vertAlign w:val="superscript"/>
                <w:lang w:val="en-US"/>
              </w:rPr>
              <w:instrText xml:space="preserve"> ADDIN EN.CITE </w:instrText>
            </w:r>
            <w:r>
              <w:rPr>
                <w:rFonts w:ascii="Calibri" w:hAnsi="Calibri"/>
                <w:i/>
                <w:iCs/>
                <w:sz w:val="20"/>
                <w:szCs w:val="20"/>
                <w:vertAlign w:val="superscript"/>
                <w:lang w:val="en-US"/>
              </w:rPr>
              <w:fldChar w:fldCharType="begin">
                <w:fldData xml:space="preserve">PEVuZE5vdGU+PENpdGU+PEF1dGhvcj5MZWdhdGk8L0F1dGhvcj48WWVhcj4yMDE1PC9ZZWFyPjxS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</w:fldData>
              </w:fldChar>
            </w:r>
            <w:r>
              <w:rPr>
                <w:rFonts w:ascii="Calibri" w:hAnsi="Calibri"/>
                <w:i/>
                <w:iCs/>
                <w:sz w:val="20"/>
                <w:szCs w:val="20"/>
                <w:vertAlign w:val="superscript"/>
                <w:lang w:val="en-US"/>
              </w:rPr>
              <w:instrText xml:space="preserve"> ADDIN EN.CITE.DATA </w:instrText>
            </w:r>
            <w:r>
              <w:rPr>
                <w:rFonts w:ascii="Calibri" w:hAnsi="Calibri"/>
                <w:i/>
                <w:iCs/>
                <w:sz w:val="20"/>
                <w:szCs w:val="20"/>
                <w:vertAlign w:val="superscript"/>
                <w:lang w:val="en-US"/>
              </w:rPr>
            </w:r>
            <w:r>
              <w:rPr>
                <w:rFonts w:ascii="Calibri" w:hAnsi="Calibri"/>
                <w:i/>
                <w:iCs/>
                <w:sz w:val="20"/>
                <w:szCs w:val="20"/>
                <w:vertAlign w:val="superscript"/>
                <w:lang w:val="en-US"/>
              </w:rPr>
              <w:fldChar w:fldCharType="end"/>
            </w:r>
            <w:r w:rsidRPr="007040A3">
              <w:rPr>
                <w:rFonts w:ascii="Calibri" w:hAnsi="Calibri"/>
                <w:i/>
                <w:iCs/>
                <w:sz w:val="20"/>
                <w:szCs w:val="20"/>
                <w:vertAlign w:val="superscript"/>
                <w:lang w:val="en-US"/>
              </w:rPr>
            </w:r>
            <w:r w:rsidRPr="007040A3">
              <w:rPr>
                <w:rFonts w:ascii="Calibri" w:hAnsi="Calibri"/>
                <w:i/>
                <w:iCs/>
                <w:sz w:val="20"/>
                <w:szCs w:val="20"/>
                <w:vertAlign w:val="superscript"/>
                <w:lang w:val="en-US"/>
              </w:rPr>
              <w:fldChar w:fldCharType="separate"/>
            </w:r>
            <w:r>
              <w:rPr>
                <w:rFonts w:ascii="Calibri" w:hAnsi="Calibri"/>
                <w:i/>
                <w:iCs/>
                <w:noProof/>
                <w:sz w:val="20"/>
                <w:szCs w:val="20"/>
                <w:vertAlign w:val="superscript"/>
                <w:lang w:val="en-US"/>
              </w:rPr>
              <w:t>376</w:t>
            </w:r>
            <w:r w:rsidRPr="007040A3">
              <w:rPr>
                <w:rFonts w:ascii="Calibri" w:hAnsi="Calibri"/>
                <w:i/>
                <w:iCs/>
                <w:sz w:val="20"/>
                <w:szCs w:val="20"/>
                <w:vertAlign w:val="superscript"/>
                <w:lang w:val="en-US"/>
              </w:rPr>
              <w:fldChar w:fldCharType="end"/>
            </w:r>
          </w:p>
        </w:tc>
        <w:tc>
          <w:tcPr>
            <w:tcW w:w="912" w:type="pct"/>
            <w:gridSpan w:val="2"/>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rPr>
                <w:rFonts w:cstheme="minorHAnsi"/>
                <w:sz w:val="20"/>
                <w:szCs w:val="20"/>
                <w:lang w:val="en-US"/>
              </w:rPr>
            </w:pPr>
            <w:r w:rsidRPr="007040A3">
              <w:rPr>
                <w:rFonts w:ascii="Calibri" w:hAnsi="Calibri"/>
                <w:sz w:val="20"/>
                <w:szCs w:val="20"/>
                <w:lang w:val="en-US"/>
              </w:rPr>
              <w:t>Idiopathic basal ganglia calcification 6 (IBGC6)</w:t>
            </w:r>
          </w:p>
        </w:tc>
        <w:tc>
          <w:tcPr>
            <w:tcW w:w="550" w:type="pct"/>
            <w:tcBorders>
              <w:top w:val="single" w:sz="4" w:space="0" w:color="auto"/>
              <w:left w:val="single" w:sz="4" w:space="0" w:color="auto"/>
              <w:bottom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ascii="Calibri" w:hAnsi="Calibri"/>
                <w:sz w:val="20"/>
                <w:szCs w:val="20"/>
                <w:lang w:val="en-US"/>
              </w:rPr>
              <w:t>616413</w:t>
            </w:r>
          </w:p>
        </w:tc>
        <w:tc>
          <w:tcPr>
            <w:tcW w:w="2358" w:type="pct"/>
            <w:gridSpan w:val="2"/>
            <w:tcBorders>
              <w:top w:val="single" w:sz="4" w:space="0" w:color="auto"/>
              <w:left w:val="single" w:sz="4" w:space="0" w:color="auto"/>
              <w:bottom w:val="single" w:sz="4" w:space="0" w:color="auto"/>
              <w:right w:val="single" w:sz="4" w:space="0" w:color="auto"/>
            </w:tcBorders>
          </w:tcPr>
          <w:p w:rsidR="002B04CA" w:rsidRPr="007040A3" w:rsidRDefault="002B04CA" w:rsidP="00564005">
            <w:pPr>
              <w:jc w:val="both"/>
              <w:rPr>
                <w:rFonts w:cstheme="minorHAnsi"/>
                <w:sz w:val="20"/>
                <w:szCs w:val="20"/>
                <w:lang w:val="en-US"/>
              </w:rPr>
            </w:pPr>
            <w:r w:rsidRPr="007040A3">
              <w:rPr>
                <w:rFonts w:ascii="Calibri" w:hAnsi="Calibri"/>
                <w:sz w:val="20"/>
                <w:szCs w:val="20"/>
                <w:lang w:val="en-US"/>
              </w:rPr>
              <w:t>Neurodegenerative disorder with adult onset neuropsychiatric and movement disorders including parkinsonism, dystonia, gait abnormalities, chorea, psychosis, and dementia, brain imaging: calcification most commonly in basal ganglia</w:t>
            </w:r>
          </w:p>
        </w:tc>
        <w:tc>
          <w:tcPr>
            <w:tcW w:w="365" w:type="pct"/>
            <w:tcBorders>
              <w:left w:val="single" w:sz="4" w:space="0" w:color="auto"/>
              <w:right w:val="single" w:sz="4" w:space="0" w:color="auto"/>
            </w:tcBorders>
            <w:vAlign w:val="center"/>
          </w:tcPr>
          <w:p w:rsidR="002B04CA" w:rsidRPr="007040A3" w:rsidRDefault="002B04CA" w:rsidP="00564005">
            <w:pPr>
              <w:jc w:val="center"/>
              <w:rPr>
                <w:rFonts w:cstheme="minorHAnsi"/>
                <w:sz w:val="20"/>
                <w:szCs w:val="20"/>
                <w:lang w:val="en-US"/>
              </w:rPr>
            </w:pPr>
            <w:r w:rsidRPr="007040A3">
              <w:rPr>
                <w:rFonts w:cstheme="minorHAnsi"/>
                <w:sz w:val="20"/>
                <w:szCs w:val="20"/>
                <w:lang w:val="en-US"/>
              </w:rPr>
              <w:t>AD</w:t>
            </w:r>
          </w:p>
        </w:tc>
      </w:tr>
    </w:tbl>
    <w:p w:rsidR="002B04CA" w:rsidRPr="007040A3" w:rsidRDefault="002B04CA" w:rsidP="002B04CA">
      <w:pPr>
        <w:jc w:val="both"/>
        <w:rPr>
          <w:rFonts w:ascii="Calibri" w:hAnsi="Calibri"/>
          <w:sz w:val="18"/>
          <w:szCs w:val="18"/>
          <w:lang w:val="en-US"/>
        </w:rPr>
      </w:pPr>
      <w:r w:rsidRPr="007040A3">
        <w:rPr>
          <w:rFonts w:ascii="Calibri" w:hAnsi="Calibri"/>
          <w:sz w:val="18"/>
          <w:szCs w:val="18"/>
          <w:lang w:val="en-US"/>
        </w:rPr>
        <w:t xml:space="preserve">AD = autosomal dominant, ALS = Amyotrophic lateral sclerosis, AR = autosomal recessive, BG = basal ganglia, CBS = </w:t>
      </w:r>
      <w:proofErr w:type="spellStart"/>
      <w:r w:rsidRPr="007040A3">
        <w:rPr>
          <w:rFonts w:ascii="Calibri" w:hAnsi="Calibri"/>
          <w:sz w:val="18"/>
          <w:szCs w:val="18"/>
          <w:lang w:val="en-US"/>
        </w:rPr>
        <w:t>Corticobasal</w:t>
      </w:r>
      <w:proofErr w:type="spellEnd"/>
      <w:r w:rsidRPr="007040A3">
        <w:rPr>
          <w:rFonts w:ascii="Calibri" w:hAnsi="Calibri"/>
          <w:sz w:val="18"/>
          <w:szCs w:val="18"/>
          <w:lang w:val="en-US"/>
        </w:rPr>
        <w:t xml:space="preserve"> syndrome, DLB = Dementia with </w:t>
      </w:r>
      <w:proofErr w:type="spellStart"/>
      <w:r w:rsidRPr="007040A3">
        <w:rPr>
          <w:rFonts w:ascii="Calibri" w:hAnsi="Calibri"/>
          <w:sz w:val="18"/>
          <w:szCs w:val="18"/>
          <w:lang w:val="en-US"/>
        </w:rPr>
        <w:t>Lewy</w:t>
      </w:r>
      <w:proofErr w:type="spellEnd"/>
      <w:r w:rsidRPr="007040A3">
        <w:rPr>
          <w:rFonts w:ascii="Calibri" w:hAnsi="Calibri"/>
          <w:sz w:val="18"/>
          <w:szCs w:val="18"/>
          <w:lang w:val="en-US"/>
        </w:rPr>
        <w:t xml:space="preserve"> bodies, GP = Globus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GPe</w:t>
      </w:r>
      <w:proofErr w:type="spellEnd"/>
      <w:r w:rsidRPr="007040A3">
        <w:rPr>
          <w:rFonts w:ascii="Calibri" w:hAnsi="Calibri"/>
          <w:sz w:val="18"/>
          <w:szCs w:val="18"/>
          <w:lang w:val="en-US"/>
        </w:rPr>
        <w:t xml:space="preserve"> = External </w:t>
      </w:r>
      <w:proofErr w:type="spellStart"/>
      <w:r w:rsidRPr="007040A3">
        <w:rPr>
          <w:rFonts w:ascii="Calibri" w:hAnsi="Calibri"/>
          <w:sz w:val="18"/>
          <w:szCs w:val="18"/>
          <w:lang w:val="en-US"/>
        </w:rPr>
        <w:t>glob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GPi</w:t>
      </w:r>
      <w:proofErr w:type="spellEnd"/>
      <w:r w:rsidRPr="007040A3">
        <w:rPr>
          <w:rFonts w:ascii="Calibri" w:hAnsi="Calibri"/>
          <w:sz w:val="18"/>
          <w:szCs w:val="18"/>
          <w:lang w:val="en-US"/>
        </w:rPr>
        <w:t xml:space="preserve"> = Internal </w:t>
      </w:r>
      <w:proofErr w:type="spellStart"/>
      <w:r w:rsidRPr="007040A3">
        <w:rPr>
          <w:rFonts w:ascii="Calibri" w:hAnsi="Calibri"/>
          <w:sz w:val="18"/>
          <w:szCs w:val="18"/>
          <w:lang w:val="en-US"/>
        </w:rPr>
        <w:t>glob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MOI = Mode of inheritance, MSA = Multiple system atrophy, NBIA = Neurodegeneration with brain iron accumulation, OMIM = Online Mendelian Inheritance in Man (</w:t>
      </w:r>
      <w:hyperlink r:id="rId4" w:history="1">
        <w:r w:rsidRPr="007040A3">
          <w:rPr>
            <w:rStyle w:val="Hyperlink"/>
            <w:rFonts w:ascii="Calibri" w:hAnsi="Calibri"/>
            <w:sz w:val="18"/>
            <w:szCs w:val="18"/>
            <w:lang w:val="en-US"/>
          </w:rPr>
          <w:t>https://www.omim.org/about</w:t>
        </w:r>
      </w:hyperlink>
      <w:r w:rsidRPr="007040A3">
        <w:rPr>
          <w:rFonts w:ascii="Calibri" w:hAnsi="Calibri"/>
          <w:sz w:val="18"/>
          <w:szCs w:val="18"/>
          <w:lang w:val="en-US"/>
        </w:rPr>
        <w:t xml:space="preserve">), PD = Parkinson’s disease, PSP = Progressive </w:t>
      </w:r>
      <w:proofErr w:type="spellStart"/>
      <w:r w:rsidRPr="007040A3">
        <w:rPr>
          <w:rFonts w:ascii="Calibri" w:hAnsi="Calibri"/>
          <w:sz w:val="18"/>
          <w:szCs w:val="18"/>
          <w:lang w:val="en-US"/>
        </w:rPr>
        <w:t>supranuclear</w:t>
      </w:r>
      <w:proofErr w:type="spellEnd"/>
      <w:r w:rsidRPr="007040A3">
        <w:rPr>
          <w:rFonts w:ascii="Calibri" w:hAnsi="Calibri"/>
          <w:sz w:val="18"/>
          <w:szCs w:val="18"/>
          <w:lang w:val="en-US"/>
        </w:rPr>
        <w:t xml:space="preserve"> palsy, SENDA = static encephalopathy of childhood with neurodegeneration in adulthood, SN = </w:t>
      </w:r>
      <w:proofErr w:type="spellStart"/>
      <w:r w:rsidRPr="007040A3">
        <w:rPr>
          <w:rFonts w:ascii="Calibri" w:hAnsi="Calibri"/>
          <w:sz w:val="18"/>
          <w:szCs w:val="18"/>
          <w:lang w:val="en-US"/>
        </w:rPr>
        <w:t>Subthalamic</w:t>
      </w:r>
      <w:proofErr w:type="spellEnd"/>
      <w:r w:rsidRPr="007040A3">
        <w:rPr>
          <w:rFonts w:ascii="Calibri" w:hAnsi="Calibri"/>
          <w:sz w:val="18"/>
          <w:szCs w:val="18"/>
          <w:lang w:val="en-US"/>
        </w:rPr>
        <w:t xml:space="preserve"> nucleus, SPG = Spastic paraplegia, TCC = thinning of the corpus </w:t>
      </w:r>
      <w:proofErr w:type="spellStart"/>
      <w:r w:rsidRPr="007040A3">
        <w:rPr>
          <w:rFonts w:ascii="Calibri" w:hAnsi="Calibri"/>
          <w:sz w:val="18"/>
          <w:szCs w:val="18"/>
          <w:lang w:val="en-US"/>
        </w:rPr>
        <w:t>callosus</w:t>
      </w:r>
      <w:proofErr w:type="spellEnd"/>
      <w:r w:rsidRPr="007040A3">
        <w:rPr>
          <w:rFonts w:ascii="Calibri" w:hAnsi="Calibri"/>
          <w:sz w:val="18"/>
          <w:szCs w:val="18"/>
          <w:lang w:val="en-US"/>
        </w:rPr>
        <w:t>, WML = white matter lesions, XL = x-linked, XLR = x-linked recessive</w:t>
      </w:r>
    </w:p>
    <w:p w:rsidR="002B04CA" w:rsidRPr="007040A3" w:rsidRDefault="002B04CA" w:rsidP="002B04CA">
      <w:pPr>
        <w:jc w:val="both"/>
        <w:rPr>
          <w:rFonts w:cstheme="minorHAnsi"/>
          <w:bCs/>
          <w:sz w:val="18"/>
          <w:szCs w:val="18"/>
          <w:lang w:val="en-US"/>
        </w:rPr>
      </w:pPr>
      <w:r w:rsidRPr="007040A3">
        <w:rPr>
          <w:rFonts w:cstheme="minorHAnsi"/>
          <w:sz w:val="18"/>
          <w:szCs w:val="18"/>
          <w:vertAlign w:val="superscript"/>
          <w:lang w:val="en-US"/>
        </w:rPr>
        <w:t>A</w:t>
      </w:r>
      <w:r w:rsidRPr="007040A3">
        <w:rPr>
          <w:rFonts w:cstheme="minorHAnsi"/>
          <w:sz w:val="18"/>
          <w:szCs w:val="18"/>
          <w:lang w:val="en-US"/>
        </w:rPr>
        <w:t xml:space="preserve"> Gene Mutations can also cause autosomal dominant alternating hemiplegia of childhood (OMIM: 614820), CAPOS syndrome (Cerebellar ataxia, pes </w:t>
      </w:r>
      <w:proofErr w:type="spellStart"/>
      <w:r w:rsidRPr="007040A3">
        <w:rPr>
          <w:rFonts w:cstheme="minorHAnsi"/>
          <w:sz w:val="18"/>
          <w:szCs w:val="18"/>
          <w:lang w:val="en-US"/>
        </w:rPr>
        <w:t>cavus</w:t>
      </w:r>
      <w:proofErr w:type="spellEnd"/>
      <w:r w:rsidRPr="007040A3">
        <w:rPr>
          <w:rFonts w:cstheme="minorHAnsi"/>
          <w:sz w:val="18"/>
          <w:szCs w:val="18"/>
          <w:lang w:val="en-US"/>
        </w:rPr>
        <w:t>, optic atrophy and sensorineural hearing loss; OMIM: 601338), as well as CAOS syndrome (</w:t>
      </w:r>
      <w:r w:rsidRPr="007040A3">
        <w:rPr>
          <w:rFonts w:cstheme="minorHAnsi"/>
          <w:bCs/>
          <w:sz w:val="18"/>
          <w:szCs w:val="18"/>
          <w:lang w:val="en-US"/>
        </w:rPr>
        <w:t xml:space="preserve">Episodic Cerebellar Ataxia, </w:t>
      </w:r>
      <w:proofErr w:type="spellStart"/>
      <w:r w:rsidRPr="007040A3">
        <w:rPr>
          <w:rFonts w:cstheme="minorHAnsi"/>
          <w:bCs/>
          <w:sz w:val="18"/>
          <w:szCs w:val="18"/>
          <w:lang w:val="en-US"/>
        </w:rPr>
        <w:t>Areflexia</w:t>
      </w:r>
      <w:proofErr w:type="spellEnd"/>
      <w:r w:rsidRPr="007040A3">
        <w:rPr>
          <w:rFonts w:cstheme="minorHAnsi"/>
          <w:bCs/>
          <w:sz w:val="18"/>
          <w:szCs w:val="18"/>
          <w:lang w:val="en-US"/>
        </w:rPr>
        <w:t>, Optic Atrophy, and Sensorineural Hearing Loss).</w:t>
      </w:r>
    </w:p>
    <w:p w:rsidR="002B04CA" w:rsidRPr="007040A3" w:rsidRDefault="002B04CA" w:rsidP="002B04CA">
      <w:pPr>
        <w:jc w:val="both"/>
        <w:rPr>
          <w:rFonts w:cstheme="minorHAnsi"/>
          <w:bCs/>
          <w:sz w:val="18"/>
          <w:szCs w:val="18"/>
          <w:lang w:val="en-US"/>
        </w:rPr>
      </w:pPr>
      <w:r w:rsidRPr="007040A3">
        <w:rPr>
          <w:rFonts w:cstheme="minorHAnsi"/>
          <w:bCs/>
          <w:sz w:val="18"/>
          <w:szCs w:val="18"/>
          <w:vertAlign w:val="superscript"/>
          <w:lang w:val="en-US"/>
        </w:rPr>
        <w:t>B</w:t>
      </w:r>
      <w:r w:rsidRPr="007040A3">
        <w:rPr>
          <w:rFonts w:cstheme="minorHAnsi"/>
          <w:bCs/>
          <w:sz w:val="18"/>
          <w:szCs w:val="18"/>
          <w:lang w:val="en-US"/>
        </w:rPr>
        <w:t xml:space="preserve"> </w:t>
      </w:r>
      <w:r w:rsidRPr="007040A3">
        <w:rPr>
          <w:sz w:val="18"/>
          <w:szCs w:val="18"/>
          <w:lang w:val="en-US"/>
        </w:rPr>
        <w:t xml:space="preserve">Gene mutations more commonly cause infantile </w:t>
      </w:r>
      <w:proofErr w:type="spellStart"/>
      <w:r w:rsidRPr="007040A3">
        <w:rPr>
          <w:sz w:val="18"/>
          <w:szCs w:val="18"/>
          <w:lang w:val="en-US"/>
        </w:rPr>
        <w:t>neuroaxonal</w:t>
      </w:r>
      <w:proofErr w:type="spellEnd"/>
      <w:r w:rsidRPr="007040A3">
        <w:rPr>
          <w:sz w:val="18"/>
          <w:szCs w:val="18"/>
          <w:lang w:val="en-US"/>
        </w:rPr>
        <w:t xml:space="preserve"> dystrophy (INAD) with developmental delay/regression, </w:t>
      </w:r>
      <w:proofErr w:type="spellStart"/>
      <w:r w:rsidRPr="007040A3">
        <w:rPr>
          <w:sz w:val="18"/>
          <w:szCs w:val="18"/>
          <w:lang w:val="en-US"/>
        </w:rPr>
        <w:t>hypotonia</w:t>
      </w:r>
      <w:proofErr w:type="spellEnd"/>
      <w:r w:rsidRPr="007040A3">
        <w:rPr>
          <w:sz w:val="18"/>
          <w:szCs w:val="18"/>
          <w:lang w:val="en-US"/>
        </w:rPr>
        <w:t>, spasticity/pyramidal signs, optic nerve atrophy, sensorimotor neuropathy, and seizures.</w:t>
      </w:r>
    </w:p>
    <w:p w:rsidR="002B04CA" w:rsidRPr="007040A3" w:rsidRDefault="002B04CA" w:rsidP="002B04CA">
      <w:pPr>
        <w:jc w:val="both"/>
        <w:rPr>
          <w:sz w:val="18"/>
          <w:szCs w:val="18"/>
          <w:lang w:val="en-US"/>
        </w:rPr>
      </w:pPr>
      <w:r w:rsidRPr="007040A3">
        <w:rPr>
          <w:sz w:val="18"/>
          <w:szCs w:val="18"/>
          <w:vertAlign w:val="superscript"/>
          <w:lang w:val="en-US"/>
        </w:rPr>
        <w:t>#</w:t>
      </w:r>
      <w:r w:rsidRPr="007040A3">
        <w:rPr>
          <w:sz w:val="18"/>
          <w:szCs w:val="18"/>
          <w:lang w:val="en-US"/>
        </w:rPr>
        <w:t xml:space="preserve"> </w:t>
      </w:r>
      <w:proofErr w:type="spellStart"/>
      <w:r w:rsidRPr="007040A3">
        <w:rPr>
          <w:sz w:val="18"/>
          <w:szCs w:val="18"/>
          <w:lang w:val="en-US"/>
        </w:rPr>
        <w:t>Kjellin</w:t>
      </w:r>
      <w:proofErr w:type="spellEnd"/>
      <w:r w:rsidRPr="007040A3">
        <w:rPr>
          <w:sz w:val="18"/>
          <w:szCs w:val="18"/>
          <w:lang w:val="en-US"/>
        </w:rPr>
        <w:t xml:space="preserve"> syndrome: Complex HSP including thinning of the corpus callosum and central retinal degeneration.</w:t>
      </w:r>
    </w:p>
    <w:p w:rsidR="002B04CA" w:rsidRPr="007040A3" w:rsidRDefault="002B04CA" w:rsidP="002B04CA">
      <w:pPr>
        <w:jc w:val="both"/>
        <w:rPr>
          <w:sz w:val="18"/>
          <w:szCs w:val="18"/>
          <w:lang w:val="en-US"/>
        </w:rPr>
      </w:pPr>
      <w:r w:rsidRPr="007040A3">
        <w:rPr>
          <w:sz w:val="18"/>
          <w:szCs w:val="18"/>
          <w:vertAlign w:val="superscript"/>
          <w:lang w:val="en-US"/>
        </w:rPr>
        <w:t>*</w:t>
      </w:r>
      <w:r w:rsidRPr="007040A3">
        <w:rPr>
          <w:sz w:val="18"/>
          <w:szCs w:val="18"/>
          <w:lang w:val="en-US"/>
        </w:rPr>
        <w:t xml:space="preserve">Due to a founder effect, genetic testing is possible.  The pathogenicity of the </w:t>
      </w:r>
      <w:r w:rsidRPr="007040A3">
        <w:rPr>
          <w:i/>
          <w:iCs/>
          <w:sz w:val="18"/>
          <w:szCs w:val="18"/>
          <w:lang w:val="en-US"/>
        </w:rPr>
        <w:t>TAF1</w:t>
      </w:r>
      <w:r w:rsidRPr="007040A3">
        <w:rPr>
          <w:sz w:val="18"/>
          <w:szCs w:val="18"/>
          <w:lang w:val="en-US"/>
        </w:rPr>
        <w:t xml:space="preserve"> gene is not absolutely confirmed, however testing of selected variants in this gene is sufficient for the diagnosis.</w:t>
      </w:r>
    </w:p>
    <w:p w:rsidR="002B04CA" w:rsidRPr="007040A3" w:rsidRDefault="002B04CA" w:rsidP="002B04CA">
      <w:pPr>
        <w:jc w:val="both"/>
        <w:rPr>
          <w:sz w:val="18"/>
          <w:szCs w:val="18"/>
          <w:lang w:val="en-US"/>
        </w:rPr>
      </w:pPr>
      <w:r w:rsidRPr="007040A3">
        <w:rPr>
          <w:rFonts w:cstheme="minorHAnsi"/>
          <w:bCs/>
          <w:sz w:val="18"/>
          <w:szCs w:val="18"/>
          <w:vertAlign w:val="superscript"/>
          <w:lang w:val="en-US"/>
        </w:rPr>
        <w:t>**</w:t>
      </w:r>
      <w:r w:rsidRPr="007040A3">
        <w:rPr>
          <w:sz w:val="18"/>
          <w:szCs w:val="18"/>
          <w:lang w:val="en-US"/>
        </w:rPr>
        <w:t xml:space="preserve"> Repeat expansions</w:t>
      </w:r>
    </w:p>
    <w:p w:rsidR="002B04CA" w:rsidRPr="007040A3" w:rsidRDefault="002B04CA" w:rsidP="002B04CA">
      <w:pPr>
        <w:jc w:val="both"/>
        <w:rPr>
          <w:sz w:val="18"/>
          <w:szCs w:val="18"/>
          <w:lang w:val="en-US"/>
        </w:rPr>
      </w:pPr>
    </w:p>
    <w:p w:rsidR="002B04CA" w:rsidRPr="007040A3" w:rsidRDefault="002B04CA" w:rsidP="002B04CA">
      <w:pPr>
        <w:tabs>
          <w:tab w:val="left" w:pos="7072"/>
        </w:tabs>
        <w:rPr>
          <w:sz w:val="20"/>
          <w:szCs w:val="20"/>
          <w:lang w:val="en-US"/>
        </w:rPr>
      </w:pPr>
    </w:p>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p w:rsidR="00564005" w:rsidRDefault="00564005" w:rsidP="00564005">
      <w:pPr>
        <w:pStyle w:val="EndNoteBibliographyTitle"/>
        <w:rPr>
          <w:b/>
          <w:noProof/>
        </w:rPr>
      </w:pPr>
      <w:r w:rsidRPr="00EC31A4">
        <w:rPr>
          <w:b/>
          <w:noProof/>
        </w:rPr>
        <w:lastRenderedPageBreak/>
        <w:t>References</w:t>
      </w:r>
    </w:p>
    <w:p w:rsidR="00406159" w:rsidRDefault="00406159" w:rsidP="007646A8">
      <w:pPr>
        <w:pStyle w:val="EndNoteBibliography"/>
        <w:rPr>
          <w:noProof/>
        </w:rPr>
      </w:pPr>
    </w:p>
    <w:p w:rsidR="00406159" w:rsidRPr="00EC31A4" w:rsidRDefault="00406159" w:rsidP="00406159">
      <w:pPr>
        <w:pStyle w:val="EndNoteBibliography"/>
        <w:rPr>
          <w:noProof/>
        </w:rPr>
      </w:pPr>
      <w:r w:rsidRPr="00EC31A4">
        <w:rPr>
          <w:noProof/>
        </w:rPr>
        <w:t>22.</w:t>
      </w:r>
      <w:r w:rsidRPr="00EC31A4">
        <w:rPr>
          <w:noProof/>
        </w:rPr>
        <w:tab/>
        <w:t>Zhao Y, Qin L, Pan H, et al. The role of genetics in Parkinson's disease: a large cohort study in Chinese mainland population. Brain 2020;143(7):2220-2234.</w:t>
      </w:r>
    </w:p>
    <w:p w:rsidR="00406159" w:rsidRDefault="00406159" w:rsidP="00406159">
      <w:pPr>
        <w:pStyle w:val="EndNoteBibliography"/>
        <w:rPr>
          <w:noProof/>
        </w:rPr>
      </w:pPr>
      <w:r w:rsidRPr="00EC31A4">
        <w:rPr>
          <w:noProof/>
        </w:rPr>
        <w:t>39.</w:t>
      </w:r>
      <w:r w:rsidRPr="00EC31A4">
        <w:rPr>
          <w:noProof/>
        </w:rPr>
        <w:tab/>
        <w:t xml:space="preserve">Smaili I, Tesson C, Regragui W, et al. Gene Panel Sequencing Identifies Novel Pathogenic Mutations in Moroccan Patients with Familial Parkinson Disease. </w:t>
      </w:r>
      <w:r w:rsidRPr="00A31316">
        <w:rPr>
          <w:noProof/>
        </w:rPr>
        <w:t>J Mol Neurosci 2021;71(1):142-152.</w:t>
      </w:r>
    </w:p>
    <w:p w:rsidR="00F3045B" w:rsidRPr="00EC31A4" w:rsidRDefault="00F3045B" w:rsidP="00F3045B">
      <w:pPr>
        <w:pStyle w:val="EndNoteBibliography"/>
        <w:rPr>
          <w:noProof/>
        </w:rPr>
      </w:pPr>
      <w:r w:rsidRPr="00A9759B">
        <w:rPr>
          <w:noProof/>
        </w:rPr>
        <w:t>41.</w:t>
      </w:r>
      <w:r w:rsidRPr="00A9759B">
        <w:rPr>
          <w:noProof/>
        </w:rPr>
        <w:tab/>
        <w:t xml:space="preserve">Lin CH, Chen PL, Tai CH, et al. </w:t>
      </w:r>
      <w:r w:rsidRPr="00EC31A4">
        <w:rPr>
          <w:noProof/>
        </w:rPr>
        <w:t>A clinical and genetic study of early-onset and familial parkinsonism in taiwan: An integrated approach combining gene dosage analysis and next-generation sequencing. Mov Disord 2019;34(4):506-515.</w:t>
      </w:r>
    </w:p>
    <w:p w:rsidR="00406159" w:rsidRPr="00EC31A4" w:rsidRDefault="00406159" w:rsidP="00406159">
      <w:pPr>
        <w:pStyle w:val="EndNoteBibliography"/>
        <w:rPr>
          <w:noProof/>
        </w:rPr>
      </w:pPr>
      <w:r w:rsidRPr="00A9759B">
        <w:rPr>
          <w:noProof/>
        </w:rPr>
        <w:t>65.</w:t>
      </w:r>
      <w:r w:rsidRPr="00A9759B">
        <w:rPr>
          <w:noProof/>
        </w:rPr>
        <w:tab/>
        <w:t xml:space="preserve">Schormair B, Kemlink D, Mollenhauer B, et al. </w:t>
      </w:r>
      <w:r w:rsidRPr="00EC31A4">
        <w:rPr>
          <w:noProof/>
        </w:rPr>
        <w:t>Diagnostic exome sequencing in early-onset Parkinson's disease confirms VPS13C as a rare cause of autosomal-recessive Parkinson's disease. Clin Genet 2018;93(3):603-612.</w:t>
      </w:r>
    </w:p>
    <w:p w:rsidR="007646A8" w:rsidRPr="00EC31A4" w:rsidRDefault="007646A8" w:rsidP="007646A8">
      <w:pPr>
        <w:pStyle w:val="EndNoteBibliography"/>
        <w:rPr>
          <w:noProof/>
        </w:rPr>
      </w:pPr>
      <w:r w:rsidRPr="00EC31A4">
        <w:rPr>
          <w:noProof/>
        </w:rPr>
        <w:t>69.</w:t>
      </w:r>
      <w:r w:rsidRPr="00EC31A4">
        <w:rPr>
          <w:noProof/>
        </w:rPr>
        <w:tab/>
        <w:t>Yang N, Zhao Y, Liu Z, et al. Systematically analyzing rare variants of autosomal-dominant genes for sporadic Parkinson's disease in a Chinese cohort. Neurobiol Aging 2019;76:215 e211-215 e217.</w:t>
      </w:r>
    </w:p>
    <w:p w:rsidR="00564005" w:rsidRDefault="007646A8" w:rsidP="007646A8">
      <w:pPr>
        <w:pStyle w:val="EndNoteBibliography"/>
        <w:rPr>
          <w:noProof/>
        </w:rPr>
      </w:pPr>
      <w:r w:rsidRPr="00EC31A4">
        <w:rPr>
          <w:noProof/>
        </w:rPr>
        <w:t>70.</w:t>
      </w:r>
      <w:r w:rsidRPr="00EC31A4">
        <w:rPr>
          <w:noProof/>
        </w:rPr>
        <w:tab/>
        <w:t>Zheng R, Jin CY, Chen Y, et al. Analysis of rare variants of autosomal-dominant genes in a Chinese population with sporadic Parkinson's disease. Mol Genet Genomic Med 2020;8(10):e1449.</w:t>
      </w:r>
    </w:p>
    <w:p w:rsidR="00D01503" w:rsidRPr="00EC31A4" w:rsidRDefault="00D01503" w:rsidP="00D01503">
      <w:pPr>
        <w:pStyle w:val="EndNoteBibliography"/>
        <w:rPr>
          <w:noProof/>
        </w:rPr>
      </w:pPr>
      <w:r w:rsidRPr="00EC31A4">
        <w:rPr>
          <w:noProof/>
        </w:rPr>
        <w:t>133.</w:t>
      </w:r>
      <w:r w:rsidRPr="00EC31A4">
        <w:rPr>
          <w:noProof/>
        </w:rPr>
        <w:tab/>
        <w:t>Tuschl K, Clayton PT, Gospe SM, Jr., et al. Syndrome of hepatic cirrhosis, dystonia, polycythemia, and hypermanganesemia caused by mutations in SLC30A10, a manganese transporter in man. Am J Hum Genet 2012;90(3):457-466.</w:t>
      </w:r>
    </w:p>
    <w:p w:rsidR="00D01503" w:rsidRPr="00EC31A4" w:rsidRDefault="00D01503" w:rsidP="00D01503">
      <w:pPr>
        <w:pStyle w:val="EndNoteBibliography"/>
        <w:rPr>
          <w:noProof/>
        </w:rPr>
      </w:pPr>
      <w:r w:rsidRPr="00EC31A4">
        <w:rPr>
          <w:noProof/>
        </w:rPr>
        <w:t>134.</w:t>
      </w:r>
      <w:r w:rsidRPr="00EC31A4">
        <w:rPr>
          <w:noProof/>
        </w:rPr>
        <w:tab/>
        <w:t>Tuschl K, Clayton PT, Gospe SM, Mills PB. Dystonia/Parkinsonism, Hypermanganesemia, Polycythemia, and Chronic Liver Disease. In: Pagon RA, Adam MP, Ardinger HH, et al., editors. GeneReviews. Seattle (WA): University of Washington; 2012.</w:t>
      </w:r>
    </w:p>
    <w:p w:rsidR="00D01503" w:rsidRPr="00A9759B" w:rsidRDefault="00D01503" w:rsidP="00D01503">
      <w:pPr>
        <w:pStyle w:val="EndNoteBibliography"/>
        <w:rPr>
          <w:noProof/>
        </w:rPr>
      </w:pPr>
      <w:r w:rsidRPr="00EC31A4">
        <w:rPr>
          <w:noProof/>
        </w:rPr>
        <w:t>135.</w:t>
      </w:r>
      <w:r w:rsidRPr="00EC31A4">
        <w:rPr>
          <w:noProof/>
        </w:rPr>
        <w:tab/>
        <w:t xml:space="preserve">Makino S, Kaji R, Ando S, et al. Reduced neuron-specific expression of the TAF1 gene is associated with X-linked dystonia-parkinsonism. </w:t>
      </w:r>
      <w:r w:rsidRPr="00A9759B">
        <w:rPr>
          <w:noProof/>
        </w:rPr>
        <w:t>Am J Hum Genet 2007;80(3):393-406.</w:t>
      </w:r>
    </w:p>
    <w:p w:rsidR="009B0037" w:rsidRPr="00EC31A4" w:rsidRDefault="009B0037" w:rsidP="009B0037">
      <w:pPr>
        <w:pStyle w:val="EndNoteBibliography"/>
        <w:rPr>
          <w:noProof/>
        </w:rPr>
      </w:pPr>
      <w:r w:rsidRPr="00A9759B">
        <w:rPr>
          <w:noProof/>
        </w:rPr>
        <w:t>136.</w:t>
      </w:r>
      <w:r w:rsidRPr="00A9759B">
        <w:rPr>
          <w:noProof/>
        </w:rPr>
        <w:tab/>
        <w:t xml:space="preserve">Cen Z, Chen Y, Chen S, et al. </w:t>
      </w:r>
      <w:r w:rsidRPr="00EC31A4">
        <w:rPr>
          <w:noProof/>
        </w:rPr>
        <w:t>Biallelic loss-of-function mutations in JAM2 cause primary familial brain calcification. Brain 2020;143(2):491-502.</w:t>
      </w:r>
    </w:p>
    <w:p w:rsidR="009B0037" w:rsidRDefault="009B0037" w:rsidP="007646A8">
      <w:pPr>
        <w:pStyle w:val="EndNoteBibliography"/>
        <w:rPr>
          <w:noProof/>
        </w:rPr>
      </w:pPr>
      <w:r w:rsidRPr="00EC31A4">
        <w:rPr>
          <w:noProof/>
        </w:rPr>
        <w:t>137.</w:t>
      </w:r>
      <w:r w:rsidRPr="00EC31A4">
        <w:rPr>
          <w:noProof/>
        </w:rPr>
        <w:tab/>
        <w:t>Schottlaender LV, Abeti R, Jaunmuktane Z, et al. Bi-allelic JAM2 Variants Lead to Early-Onset Recessive Primary Familial Brain Calcification. Am J Hum Genet 2020;106(3):412-421.</w:t>
      </w:r>
    </w:p>
    <w:p w:rsidR="00D5734E" w:rsidRPr="00A9759B" w:rsidRDefault="00D5734E" w:rsidP="00D5734E">
      <w:pPr>
        <w:pStyle w:val="EndNoteBibliography"/>
        <w:rPr>
          <w:noProof/>
        </w:rPr>
      </w:pPr>
      <w:r w:rsidRPr="00A9759B">
        <w:rPr>
          <w:noProof/>
        </w:rPr>
        <w:t>212.</w:t>
      </w:r>
      <w:r w:rsidRPr="00A9759B">
        <w:rPr>
          <w:noProof/>
        </w:rPr>
        <w:tab/>
        <w:t xml:space="preserve">Appenzeller S, Schirmacher A, Halfter H, et al. </w:t>
      </w:r>
      <w:r w:rsidRPr="00EC31A4">
        <w:rPr>
          <w:noProof/>
        </w:rPr>
        <w:t xml:space="preserve">Autosomal-dominant striatal degeneration is caused by a mutation in the phosphodiesterase 8B gene. </w:t>
      </w:r>
      <w:r w:rsidRPr="00A9759B">
        <w:rPr>
          <w:noProof/>
        </w:rPr>
        <w:t>Am J Hum Genet 2010;86(1):83-87.</w:t>
      </w:r>
    </w:p>
    <w:p w:rsidR="00D5734E" w:rsidRPr="00A31316" w:rsidRDefault="00D5734E" w:rsidP="00D5734E">
      <w:pPr>
        <w:pStyle w:val="EndNoteBibliography"/>
        <w:rPr>
          <w:noProof/>
        </w:rPr>
      </w:pPr>
      <w:r w:rsidRPr="00A9759B">
        <w:rPr>
          <w:noProof/>
        </w:rPr>
        <w:t>213.</w:t>
      </w:r>
      <w:r w:rsidRPr="00A9759B">
        <w:rPr>
          <w:noProof/>
        </w:rPr>
        <w:tab/>
        <w:t xml:space="preserve">Bollen E, Prickaerts J. Phosphodiesterases in neurodegenerative disorders. </w:t>
      </w:r>
      <w:r w:rsidRPr="00A31316">
        <w:rPr>
          <w:noProof/>
        </w:rPr>
        <w:t>IUBMB Life 2012;64(12):965-970.</w:t>
      </w:r>
    </w:p>
    <w:p w:rsidR="00D5734E" w:rsidRPr="00EC31A4" w:rsidRDefault="00D5734E" w:rsidP="00D5734E">
      <w:pPr>
        <w:pStyle w:val="EndNoteBibliography"/>
        <w:rPr>
          <w:noProof/>
        </w:rPr>
      </w:pPr>
      <w:r w:rsidRPr="00A31316">
        <w:rPr>
          <w:noProof/>
        </w:rPr>
        <w:t>214.</w:t>
      </w:r>
      <w:r w:rsidRPr="00A31316">
        <w:rPr>
          <w:noProof/>
        </w:rPr>
        <w:tab/>
        <w:t xml:space="preserve">Barsottini OG, Martins Pde M, Chien HF, et al. </w:t>
      </w:r>
      <w:r w:rsidRPr="00EC31A4">
        <w:rPr>
          <w:noProof/>
        </w:rPr>
        <w:t>Familial striatal degeneration: New mutation and neuroimaging clues. Neurology 2015;85(20):1816-1818.</w:t>
      </w:r>
    </w:p>
    <w:p w:rsidR="00D5734E" w:rsidRPr="00A31316" w:rsidRDefault="00D5734E" w:rsidP="00D5734E">
      <w:pPr>
        <w:pStyle w:val="EndNoteBibliography"/>
        <w:rPr>
          <w:noProof/>
        </w:rPr>
      </w:pPr>
      <w:r w:rsidRPr="00EC31A4">
        <w:rPr>
          <w:noProof/>
        </w:rPr>
        <w:t>215.</w:t>
      </w:r>
      <w:r w:rsidRPr="00EC31A4">
        <w:rPr>
          <w:noProof/>
        </w:rPr>
        <w:tab/>
        <w:t xml:space="preserve">Azuma R, Ishikawa K, Hirata K, et al. A novel mutation of PDE8B Gene in a Japanese family with autosomal-dominant striatal degeneration. </w:t>
      </w:r>
      <w:r w:rsidRPr="00A31316">
        <w:rPr>
          <w:noProof/>
        </w:rPr>
        <w:t>Mov Disord 2015;30(14):1964-1967.</w:t>
      </w:r>
    </w:p>
    <w:p w:rsidR="00D5734E" w:rsidRPr="00EC31A4" w:rsidRDefault="00D5734E" w:rsidP="00D5734E">
      <w:pPr>
        <w:pStyle w:val="EndNoteBibliography"/>
        <w:rPr>
          <w:noProof/>
        </w:rPr>
      </w:pPr>
      <w:r w:rsidRPr="00A31316">
        <w:rPr>
          <w:noProof/>
        </w:rPr>
        <w:t>216.</w:t>
      </w:r>
      <w:r w:rsidRPr="00A31316">
        <w:rPr>
          <w:noProof/>
        </w:rPr>
        <w:tab/>
        <w:t xml:space="preserve">Ni J, Yi X, Liu Z, et al. </w:t>
      </w:r>
      <w:r w:rsidRPr="00EC31A4">
        <w:rPr>
          <w:noProof/>
        </w:rPr>
        <w:t>Clinical findings of autosomal-dominant striatal degeneration and PDE8B mutation screening in parkinsonism and related disorders. Parkinsonism Relat Disord 2019;69:94-98.</w:t>
      </w:r>
    </w:p>
    <w:p w:rsidR="007646A8" w:rsidRPr="00A9759B" w:rsidRDefault="007646A8" w:rsidP="007646A8">
      <w:pPr>
        <w:pStyle w:val="EndNoteBibliography"/>
        <w:rPr>
          <w:noProof/>
        </w:rPr>
      </w:pPr>
      <w:r w:rsidRPr="00EC31A4">
        <w:rPr>
          <w:noProof/>
        </w:rPr>
        <w:lastRenderedPageBreak/>
        <w:t>297.</w:t>
      </w:r>
      <w:r w:rsidRPr="00EC31A4">
        <w:rPr>
          <w:noProof/>
        </w:rPr>
        <w:tab/>
        <w:t xml:space="preserve">Funayama M, Ohe K, Amo T, et al. CHCHD2 mutations in autosomal dominant late-onset Parkinson's disease: a genome-wide linkage and sequencing study. </w:t>
      </w:r>
      <w:r w:rsidRPr="00A9759B">
        <w:rPr>
          <w:noProof/>
        </w:rPr>
        <w:t>Lancet Neurol 2015;14(3):274-282.</w:t>
      </w:r>
    </w:p>
    <w:p w:rsidR="007646A8" w:rsidRPr="00EC31A4" w:rsidRDefault="007646A8" w:rsidP="007646A8">
      <w:pPr>
        <w:pStyle w:val="EndNoteBibliography"/>
        <w:rPr>
          <w:noProof/>
        </w:rPr>
      </w:pPr>
      <w:r w:rsidRPr="00A9759B">
        <w:rPr>
          <w:noProof/>
        </w:rPr>
        <w:t>298.</w:t>
      </w:r>
      <w:r w:rsidRPr="00A9759B">
        <w:rPr>
          <w:noProof/>
        </w:rPr>
        <w:tab/>
        <w:t xml:space="preserve">Jansen IE, Bras JM, Lesage S, et al. </w:t>
      </w:r>
      <w:r w:rsidRPr="00EC31A4">
        <w:rPr>
          <w:noProof/>
        </w:rPr>
        <w:t>CHCHD2 and Parkinson's disease. Lancet Neurol 2015;14(7):678-679.</w:t>
      </w:r>
    </w:p>
    <w:p w:rsidR="007646A8" w:rsidRPr="00A9759B" w:rsidRDefault="007646A8" w:rsidP="007646A8">
      <w:pPr>
        <w:pStyle w:val="EndNoteBibliography"/>
        <w:rPr>
          <w:noProof/>
        </w:rPr>
      </w:pPr>
      <w:r w:rsidRPr="00EC31A4">
        <w:rPr>
          <w:noProof/>
        </w:rPr>
        <w:t>299.</w:t>
      </w:r>
      <w:r w:rsidRPr="00EC31A4">
        <w:rPr>
          <w:noProof/>
        </w:rPr>
        <w:tab/>
        <w:t xml:space="preserve">Shi CH, Mao CY, Zhang SY, et al. CHCHD2 gene mutations in familial and sporadic Parkinson's disease. </w:t>
      </w:r>
      <w:r w:rsidRPr="00A9759B">
        <w:rPr>
          <w:noProof/>
        </w:rPr>
        <w:t>Neurobiol Aging 2016;38:217 e219-217 e213.</w:t>
      </w:r>
    </w:p>
    <w:p w:rsidR="007646A8" w:rsidRPr="00EC31A4" w:rsidRDefault="007646A8" w:rsidP="007646A8">
      <w:pPr>
        <w:pStyle w:val="EndNoteBibliography"/>
        <w:rPr>
          <w:noProof/>
        </w:rPr>
      </w:pPr>
      <w:r w:rsidRPr="00A9759B">
        <w:rPr>
          <w:noProof/>
        </w:rPr>
        <w:t>300.</w:t>
      </w:r>
      <w:r w:rsidRPr="00A9759B">
        <w:rPr>
          <w:noProof/>
        </w:rPr>
        <w:tab/>
        <w:t xml:space="preserve">Koschmidder E, Weissbach A, Bruggemann N, Kasten M, Klein C, Lohmann K. A nonsense mutation in CHCHD2 in a patient with Parkinson disease. </w:t>
      </w:r>
      <w:r w:rsidRPr="00EC31A4">
        <w:rPr>
          <w:noProof/>
        </w:rPr>
        <w:t>Neurology 2016;86(6):577-579.</w:t>
      </w:r>
    </w:p>
    <w:p w:rsidR="007646A8" w:rsidRPr="00EC31A4" w:rsidRDefault="007646A8" w:rsidP="007646A8">
      <w:pPr>
        <w:pStyle w:val="EndNoteBibliography"/>
        <w:rPr>
          <w:noProof/>
        </w:rPr>
      </w:pPr>
      <w:r w:rsidRPr="00EC31A4">
        <w:rPr>
          <w:noProof/>
        </w:rPr>
        <w:t>301.</w:t>
      </w:r>
      <w:r w:rsidRPr="00EC31A4">
        <w:rPr>
          <w:noProof/>
        </w:rPr>
        <w:tab/>
        <w:t>Ikeda A, Matsushima T, Daida K, et al. A novel mutation of CHCHD2 p.R8H in a sporadic case of Parkinson's disease. Parkinsonism Relat Disord 2017;34:66-68.</w:t>
      </w:r>
    </w:p>
    <w:p w:rsidR="007646A8" w:rsidRPr="00EC31A4" w:rsidRDefault="007646A8" w:rsidP="007646A8">
      <w:pPr>
        <w:pStyle w:val="EndNoteBibliography"/>
        <w:rPr>
          <w:noProof/>
        </w:rPr>
      </w:pPr>
      <w:r w:rsidRPr="00EC31A4">
        <w:rPr>
          <w:noProof/>
        </w:rPr>
        <w:t>302.</w:t>
      </w:r>
      <w:r w:rsidRPr="00EC31A4">
        <w:rPr>
          <w:noProof/>
        </w:rPr>
        <w:tab/>
        <w:t>Li N, Wang L, Zhang J, et al. Whole-exome sequencing in early-onset Parkinson's disease among ethnic Chinese. Neurobiol Aging 2020;90:150 e155-150 e111.</w:t>
      </w:r>
    </w:p>
    <w:p w:rsidR="007646A8" w:rsidRPr="00A31316" w:rsidRDefault="007646A8" w:rsidP="007646A8">
      <w:pPr>
        <w:pStyle w:val="EndNoteBibliography"/>
        <w:rPr>
          <w:noProof/>
        </w:rPr>
      </w:pPr>
      <w:r w:rsidRPr="00EC31A4">
        <w:rPr>
          <w:noProof/>
        </w:rPr>
        <w:t>303.</w:t>
      </w:r>
      <w:r w:rsidRPr="00EC31A4">
        <w:rPr>
          <w:noProof/>
        </w:rPr>
        <w:tab/>
        <w:t xml:space="preserve">Paisan-Ruiz C, Jain S, Evans EW, et al. Cloning of the gene containing mutations that cause PARK8-linked Parkinson's disease. </w:t>
      </w:r>
      <w:r w:rsidRPr="00A31316">
        <w:rPr>
          <w:noProof/>
        </w:rPr>
        <w:t>Neuron 2004;44(4):595-600.</w:t>
      </w:r>
    </w:p>
    <w:p w:rsidR="007646A8" w:rsidRPr="00EC31A4" w:rsidRDefault="007646A8" w:rsidP="007646A8">
      <w:pPr>
        <w:pStyle w:val="EndNoteBibliography"/>
        <w:rPr>
          <w:noProof/>
        </w:rPr>
      </w:pPr>
      <w:r w:rsidRPr="00A31316">
        <w:rPr>
          <w:noProof/>
        </w:rPr>
        <w:t>304.</w:t>
      </w:r>
      <w:r w:rsidRPr="00A31316">
        <w:rPr>
          <w:noProof/>
        </w:rPr>
        <w:tab/>
        <w:t xml:space="preserve">Golbe LI, Di Iorio G, Bonavita V, Miller DC, Duvoisin RC. </w:t>
      </w:r>
      <w:r w:rsidRPr="00EC31A4">
        <w:rPr>
          <w:noProof/>
        </w:rPr>
        <w:t>A large kindred with autosomal dominant Parkinson's disease. Annals of neurology 1990;27(3):276-282.</w:t>
      </w:r>
    </w:p>
    <w:p w:rsidR="007646A8" w:rsidRPr="00A9759B" w:rsidRDefault="007646A8" w:rsidP="007646A8">
      <w:pPr>
        <w:pStyle w:val="EndNoteBibliography"/>
        <w:rPr>
          <w:noProof/>
        </w:rPr>
      </w:pPr>
      <w:r w:rsidRPr="00EC31A4">
        <w:rPr>
          <w:noProof/>
        </w:rPr>
        <w:t>305.</w:t>
      </w:r>
      <w:r w:rsidRPr="00EC31A4">
        <w:rPr>
          <w:noProof/>
        </w:rPr>
        <w:tab/>
        <w:t xml:space="preserve">Vilarino-Guell C, Wider C, Ross OA, et al. VPS35 mutations in Parkinson disease. </w:t>
      </w:r>
      <w:r w:rsidRPr="00A9759B">
        <w:rPr>
          <w:noProof/>
        </w:rPr>
        <w:t>Am J Hum Genet 2011;89(1):162-167.</w:t>
      </w:r>
    </w:p>
    <w:p w:rsidR="007646A8" w:rsidRPr="00EC31A4" w:rsidRDefault="007646A8" w:rsidP="007646A8">
      <w:pPr>
        <w:pStyle w:val="EndNoteBibliography"/>
        <w:rPr>
          <w:noProof/>
        </w:rPr>
      </w:pPr>
      <w:r w:rsidRPr="00A9759B">
        <w:rPr>
          <w:noProof/>
        </w:rPr>
        <w:t>306.</w:t>
      </w:r>
      <w:r w:rsidRPr="00A9759B">
        <w:rPr>
          <w:noProof/>
        </w:rPr>
        <w:tab/>
        <w:t xml:space="preserve">van Duijn CM, Dekker MC, Bonifati V, et al. </w:t>
      </w:r>
      <w:r w:rsidRPr="00EC31A4">
        <w:rPr>
          <w:noProof/>
        </w:rPr>
        <w:t>Park7, a novel locus for autosomal recessive early-onset parkinsonism, on chromosome 1p36. Am J Hum Genet 2001;69(3):629-634.</w:t>
      </w:r>
    </w:p>
    <w:p w:rsidR="007646A8" w:rsidRPr="00A31316" w:rsidRDefault="007646A8" w:rsidP="007646A8">
      <w:pPr>
        <w:pStyle w:val="EndNoteBibliography"/>
        <w:rPr>
          <w:noProof/>
        </w:rPr>
      </w:pPr>
      <w:r w:rsidRPr="00EC31A4">
        <w:rPr>
          <w:noProof/>
        </w:rPr>
        <w:t>307.</w:t>
      </w:r>
      <w:r w:rsidRPr="00EC31A4">
        <w:rPr>
          <w:noProof/>
        </w:rPr>
        <w:tab/>
        <w:t xml:space="preserve">Kitada T, Asakawa S, Hattori N, et al. Mutations in the parkin gene cause autosomal recessive juvenile parkinsonism. </w:t>
      </w:r>
      <w:r w:rsidRPr="00A31316">
        <w:rPr>
          <w:noProof/>
        </w:rPr>
        <w:t>Nature 1998;392(6676):605-608.</w:t>
      </w:r>
    </w:p>
    <w:p w:rsidR="007646A8" w:rsidRPr="00EC31A4" w:rsidRDefault="007646A8" w:rsidP="007646A8">
      <w:pPr>
        <w:pStyle w:val="EndNoteBibliography"/>
        <w:rPr>
          <w:noProof/>
        </w:rPr>
      </w:pPr>
      <w:r w:rsidRPr="00A31316">
        <w:rPr>
          <w:noProof/>
        </w:rPr>
        <w:t>308.</w:t>
      </w:r>
      <w:r w:rsidRPr="00A31316">
        <w:rPr>
          <w:noProof/>
        </w:rPr>
        <w:tab/>
        <w:t xml:space="preserve">Valente EM, Abou-Sleiman PM, Caputo V, et al. </w:t>
      </w:r>
      <w:r w:rsidRPr="00EC31A4">
        <w:rPr>
          <w:noProof/>
        </w:rPr>
        <w:t>Hereditary early-onset Parkinson's disease caused by mutations in PINK1. Science 2004;304(5674):1158-1160.</w:t>
      </w:r>
    </w:p>
    <w:p w:rsidR="007646A8" w:rsidRPr="00EC31A4" w:rsidRDefault="007646A8" w:rsidP="007646A8">
      <w:pPr>
        <w:pStyle w:val="EndNoteBibliography"/>
        <w:rPr>
          <w:noProof/>
        </w:rPr>
      </w:pPr>
      <w:r w:rsidRPr="00EC31A4">
        <w:rPr>
          <w:noProof/>
        </w:rPr>
        <w:t>309.</w:t>
      </w:r>
      <w:r w:rsidRPr="00EC31A4">
        <w:rPr>
          <w:noProof/>
        </w:rPr>
        <w:tab/>
        <w:t>Farrer MJ, Hulihan MM, Kachergus JM, et al. DCTN1 mutations in Perry syndrome. Nat Genet 2009;41(2):163-165.</w:t>
      </w:r>
    </w:p>
    <w:p w:rsidR="007646A8" w:rsidRPr="00EC31A4" w:rsidRDefault="007646A8" w:rsidP="007646A8">
      <w:pPr>
        <w:pStyle w:val="EndNoteBibliography"/>
        <w:rPr>
          <w:noProof/>
        </w:rPr>
      </w:pPr>
      <w:r w:rsidRPr="00EC31A4">
        <w:rPr>
          <w:noProof/>
        </w:rPr>
        <w:t>310.</w:t>
      </w:r>
      <w:r w:rsidRPr="00EC31A4">
        <w:rPr>
          <w:noProof/>
        </w:rPr>
        <w:tab/>
        <w:t>Konno T, Ross OA, Teive HAG, Slawek J, Dickson DW, Wszolek ZK. DCTN1-related neurodegeneration: Perry syndrome and beyond. Parkinsonism Relat Disord 2017;41:14-24.</w:t>
      </w:r>
    </w:p>
    <w:p w:rsidR="007646A8" w:rsidRPr="00EC31A4" w:rsidRDefault="007646A8" w:rsidP="007646A8">
      <w:pPr>
        <w:pStyle w:val="EndNoteBibliography"/>
        <w:rPr>
          <w:noProof/>
        </w:rPr>
      </w:pPr>
      <w:r w:rsidRPr="00A31316">
        <w:rPr>
          <w:noProof/>
        </w:rPr>
        <w:t>311.</w:t>
      </w:r>
      <w:r w:rsidRPr="00A31316">
        <w:rPr>
          <w:noProof/>
        </w:rPr>
        <w:tab/>
        <w:t xml:space="preserve">Mishima T, Fujioka S, Tomiyama H, et al. </w:t>
      </w:r>
      <w:r w:rsidRPr="00EC31A4">
        <w:rPr>
          <w:noProof/>
        </w:rPr>
        <w:t>Establishing diagnostic criteria for Perry syndrome. J Neurol Neurosurg Psychiatry 2018;89(5):482-487.</w:t>
      </w:r>
    </w:p>
    <w:p w:rsidR="007646A8" w:rsidRPr="00EC31A4" w:rsidRDefault="007646A8" w:rsidP="007646A8">
      <w:pPr>
        <w:pStyle w:val="EndNoteBibliography"/>
        <w:rPr>
          <w:noProof/>
        </w:rPr>
      </w:pPr>
      <w:r w:rsidRPr="00EC31A4">
        <w:rPr>
          <w:noProof/>
        </w:rPr>
        <w:t>312.</w:t>
      </w:r>
      <w:r w:rsidRPr="00EC31A4">
        <w:rPr>
          <w:noProof/>
        </w:rPr>
        <w:tab/>
        <w:t>Wittke C, Petkovic S, Dobricic V, et al. Genotype-Phenotype Relations for the Atypical Parkinsonism Genes: MDSGene Systematic Review. Mov Disord 2021;36(7):1499-1510.</w:t>
      </w:r>
    </w:p>
    <w:p w:rsidR="007646A8" w:rsidRPr="00EC31A4" w:rsidRDefault="007646A8" w:rsidP="007646A8">
      <w:pPr>
        <w:pStyle w:val="EndNoteBibliography"/>
        <w:rPr>
          <w:noProof/>
        </w:rPr>
      </w:pPr>
      <w:r w:rsidRPr="00EC31A4">
        <w:rPr>
          <w:noProof/>
        </w:rPr>
        <w:t>313.</w:t>
      </w:r>
      <w:r w:rsidRPr="00EC31A4">
        <w:rPr>
          <w:noProof/>
        </w:rPr>
        <w:tab/>
        <w:t>Edvardson S, Cinnamon Y, Ta-Shma A, et al. A deleterious mutation in DNAJC6 encoding the neuronal-specific clathrin-uncoating co-chaperone auxilin, is associated with juvenile parkinsonism. PLoS One 2012;7(5):e36458.</w:t>
      </w:r>
    </w:p>
    <w:p w:rsidR="007646A8" w:rsidRPr="00EC31A4" w:rsidRDefault="007646A8" w:rsidP="007646A8">
      <w:pPr>
        <w:pStyle w:val="EndNoteBibliography"/>
        <w:rPr>
          <w:noProof/>
        </w:rPr>
      </w:pPr>
      <w:r w:rsidRPr="00EC31A4">
        <w:rPr>
          <w:noProof/>
        </w:rPr>
        <w:t>314.</w:t>
      </w:r>
      <w:r w:rsidRPr="00EC31A4">
        <w:rPr>
          <w:noProof/>
        </w:rPr>
        <w:tab/>
        <w:t>Shojaee S, Sina F, Banihosseini SS, et al. Genome-wide linkage analysis of a Parkinsonian-pyramidal syndrome pedigree by 500 K SNP arrays. Am J Hum Genet 2008;82(6):1375-1384.</w:t>
      </w:r>
    </w:p>
    <w:p w:rsidR="007646A8" w:rsidRPr="00EC31A4" w:rsidRDefault="007646A8" w:rsidP="007646A8">
      <w:pPr>
        <w:pStyle w:val="EndNoteBibliography"/>
        <w:rPr>
          <w:noProof/>
        </w:rPr>
      </w:pPr>
      <w:r w:rsidRPr="00EC31A4">
        <w:rPr>
          <w:noProof/>
        </w:rPr>
        <w:t>315.</w:t>
      </w:r>
      <w:r w:rsidRPr="00EC31A4">
        <w:rPr>
          <w:noProof/>
        </w:rPr>
        <w:tab/>
        <w:t>Balck A, Schaake S, Kuhnke NS, et al. Genotype-Phenotype Relations in Primary Familial Brain Calcification: Systematic MDSGene Review. Mov Disord 2021.</w:t>
      </w:r>
    </w:p>
    <w:p w:rsidR="007646A8" w:rsidRPr="00EC31A4" w:rsidRDefault="007646A8" w:rsidP="007646A8">
      <w:pPr>
        <w:pStyle w:val="EndNoteBibliography"/>
        <w:rPr>
          <w:noProof/>
        </w:rPr>
      </w:pPr>
      <w:r w:rsidRPr="00EC31A4">
        <w:rPr>
          <w:noProof/>
        </w:rPr>
        <w:t>316.</w:t>
      </w:r>
      <w:r w:rsidRPr="00EC31A4">
        <w:rPr>
          <w:noProof/>
        </w:rPr>
        <w:tab/>
        <w:t>Wilson GR, Sim JC, McLean C, et al. Mutations in RAB39B cause X-linked intellectual disability and early-onset Parkinson disease with alpha-synuclein pathology. Am J Hum Genet 2014;95(6):729-735.</w:t>
      </w:r>
    </w:p>
    <w:p w:rsidR="007646A8" w:rsidRPr="00EC31A4" w:rsidRDefault="007646A8" w:rsidP="007646A8">
      <w:pPr>
        <w:pStyle w:val="EndNoteBibliography"/>
        <w:rPr>
          <w:noProof/>
        </w:rPr>
      </w:pPr>
      <w:r w:rsidRPr="00EC31A4">
        <w:rPr>
          <w:noProof/>
        </w:rPr>
        <w:lastRenderedPageBreak/>
        <w:t>317.</w:t>
      </w:r>
      <w:r w:rsidRPr="00EC31A4">
        <w:rPr>
          <w:noProof/>
        </w:rPr>
        <w:tab/>
        <w:t>Puschmann A. New Genes Causing Hereditary Parkinson's Disease or Parkinsonism. Curr Neurol Neurosci Rep 2017;17(9):66.</w:t>
      </w:r>
    </w:p>
    <w:p w:rsidR="007646A8" w:rsidRPr="00A31316" w:rsidRDefault="007646A8" w:rsidP="007646A8">
      <w:pPr>
        <w:pStyle w:val="EndNoteBibliography"/>
        <w:rPr>
          <w:noProof/>
        </w:rPr>
      </w:pPr>
      <w:r w:rsidRPr="00EC31A4">
        <w:rPr>
          <w:noProof/>
        </w:rPr>
        <w:t>318.</w:t>
      </w:r>
      <w:r w:rsidRPr="00EC31A4">
        <w:rPr>
          <w:noProof/>
        </w:rPr>
        <w:tab/>
        <w:t xml:space="preserve">Tang BL. Rabs, Membrane Dynamics, and Parkinson's Disease. </w:t>
      </w:r>
      <w:r w:rsidRPr="00A31316">
        <w:rPr>
          <w:noProof/>
        </w:rPr>
        <w:t>J Cell Physiol 2017;232(7):1626-1633.</w:t>
      </w:r>
    </w:p>
    <w:p w:rsidR="007646A8" w:rsidRPr="00EC31A4" w:rsidRDefault="007646A8" w:rsidP="007646A8">
      <w:pPr>
        <w:pStyle w:val="EndNoteBibliography"/>
        <w:rPr>
          <w:noProof/>
        </w:rPr>
      </w:pPr>
      <w:r w:rsidRPr="00A31316">
        <w:rPr>
          <w:noProof/>
        </w:rPr>
        <w:t>319.</w:t>
      </w:r>
      <w:r w:rsidRPr="00A31316">
        <w:rPr>
          <w:noProof/>
        </w:rPr>
        <w:tab/>
        <w:t xml:space="preserve">Wang C, Li Y, Shi L, et al. </w:t>
      </w:r>
      <w:r w:rsidRPr="00EC31A4">
        <w:rPr>
          <w:noProof/>
        </w:rPr>
        <w:t>Mutations in SLC20A2 link familial idiopathic basal ganglia calcification with phosphate homeostasis. Nat Genet 2012;44(3):254-256.</w:t>
      </w:r>
    </w:p>
    <w:p w:rsidR="007646A8" w:rsidRPr="00A9759B" w:rsidRDefault="007646A8" w:rsidP="007646A8">
      <w:pPr>
        <w:pStyle w:val="EndNoteBibliography"/>
        <w:rPr>
          <w:noProof/>
        </w:rPr>
      </w:pPr>
      <w:r w:rsidRPr="00EC31A4">
        <w:rPr>
          <w:noProof/>
        </w:rPr>
        <w:t>320.</w:t>
      </w:r>
      <w:r w:rsidRPr="00EC31A4">
        <w:rPr>
          <w:noProof/>
        </w:rPr>
        <w:tab/>
        <w:t xml:space="preserve">Krebs CE, Karkheiran S, Powell JC, et al. The Sac1 domain of SYNJ1 identified mutated in a family with early-onset progressive Parkinsonism with generalized seizures. </w:t>
      </w:r>
      <w:r w:rsidRPr="00A9759B">
        <w:rPr>
          <w:noProof/>
        </w:rPr>
        <w:t>Hum Mutat 2013;34(9):1200-1207.</w:t>
      </w:r>
    </w:p>
    <w:p w:rsidR="007646A8" w:rsidRPr="00A9759B" w:rsidRDefault="007646A8" w:rsidP="007646A8">
      <w:pPr>
        <w:pStyle w:val="EndNoteBibliography"/>
        <w:rPr>
          <w:noProof/>
        </w:rPr>
      </w:pPr>
      <w:r w:rsidRPr="00A9759B">
        <w:rPr>
          <w:noProof/>
        </w:rPr>
        <w:t>321.</w:t>
      </w:r>
      <w:r w:rsidRPr="00A9759B">
        <w:rPr>
          <w:noProof/>
        </w:rPr>
        <w:tab/>
        <w:t xml:space="preserve">Quadri M, Fang M, Picillo M, et al. </w:t>
      </w:r>
      <w:r w:rsidRPr="00EC31A4">
        <w:rPr>
          <w:noProof/>
        </w:rPr>
        <w:t xml:space="preserve">Mutation in the SYNJ1 gene associated with autosomal recessive, early-onset Parkinsonism. </w:t>
      </w:r>
      <w:r w:rsidRPr="00A9759B">
        <w:rPr>
          <w:noProof/>
        </w:rPr>
        <w:t>Hum Mutat 2013;34(9):1208-1215.</w:t>
      </w:r>
    </w:p>
    <w:p w:rsidR="007646A8" w:rsidRPr="00EC31A4" w:rsidRDefault="007646A8" w:rsidP="007646A8">
      <w:pPr>
        <w:pStyle w:val="EndNoteBibliography"/>
        <w:rPr>
          <w:noProof/>
        </w:rPr>
      </w:pPr>
      <w:r w:rsidRPr="00A9759B">
        <w:rPr>
          <w:noProof/>
        </w:rPr>
        <w:t>322.</w:t>
      </w:r>
      <w:r w:rsidRPr="00A9759B">
        <w:rPr>
          <w:noProof/>
        </w:rPr>
        <w:tab/>
        <w:t xml:space="preserve">Lesage S, Drouet V, Majounie E, et al. </w:t>
      </w:r>
      <w:r w:rsidRPr="00EC31A4">
        <w:rPr>
          <w:noProof/>
        </w:rPr>
        <w:t>Loss of VPS13C Function in Autosomal-Recessive Parkinsonism Causes Mitochondrial Dysfunction and Increases PINK1/Parkin-Dependent Mitophagy. Am J Hum Genet 2016;98(3):500-513.</w:t>
      </w:r>
    </w:p>
    <w:p w:rsidR="007646A8" w:rsidRPr="00EC31A4" w:rsidRDefault="007646A8" w:rsidP="007646A8">
      <w:pPr>
        <w:pStyle w:val="EndNoteBibliography"/>
        <w:rPr>
          <w:noProof/>
        </w:rPr>
      </w:pPr>
      <w:r w:rsidRPr="00EC31A4">
        <w:rPr>
          <w:noProof/>
        </w:rPr>
        <w:t>323.</w:t>
      </w:r>
      <w:r w:rsidRPr="00EC31A4">
        <w:rPr>
          <w:noProof/>
        </w:rPr>
        <w:tab/>
        <w:t>Darvish H, Bravo P, Tafakhori A, et al. Identification of a large homozygous VPS13C deletion in a patient with early-onset Parkinsonism. Mov Disord 2018;33(12):1968-1970.</w:t>
      </w:r>
    </w:p>
    <w:p w:rsidR="007646A8" w:rsidRPr="00EC31A4" w:rsidRDefault="007646A8" w:rsidP="007646A8">
      <w:pPr>
        <w:pStyle w:val="EndNoteBibliography"/>
        <w:rPr>
          <w:noProof/>
        </w:rPr>
      </w:pPr>
      <w:r w:rsidRPr="00EC31A4">
        <w:rPr>
          <w:noProof/>
        </w:rPr>
        <w:t>324.</w:t>
      </w:r>
      <w:r w:rsidRPr="00EC31A4">
        <w:rPr>
          <w:noProof/>
        </w:rPr>
        <w:tab/>
        <w:t>Haack TB, Hogarth P, Kruer MC, et al. Exome sequencing reveals de novo WDR45 mutations causing a phenotypically distinct, X-linked dominant form of NBIA. Am J Hum Genet 2012;91(6):1144-1149.</w:t>
      </w:r>
    </w:p>
    <w:p w:rsidR="007646A8" w:rsidRPr="00EC31A4" w:rsidRDefault="007646A8" w:rsidP="007646A8">
      <w:pPr>
        <w:pStyle w:val="EndNoteBibliography"/>
        <w:rPr>
          <w:noProof/>
        </w:rPr>
      </w:pPr>
      <w:r w:rsidRPr="00EC31A4">
        <w:rPr>
          <w:noProof/>
        </w:rPr>
        <w:t>325.</w:t>
      </w:r>
      <w:r w:rsidRPr="00EC31A4">
        <w:rPr>
          <w:noProof/>
        </w:rPr>
        <w:tab/>
        <w:t>Hayflick SJ, Kruer MC, Gregory A, et al. beta-Propeller protein-associated neurodegeneration: a new X-linked dominant disorder with brain iron accumulation. Brain : a journal of neurology 2013;136(Pt 6):1708-1717.</w:t>
      </w:r>
    </w:p>
    <w:p w:rsidR="007646A8" w:rsidRPr="00EC31A4" w:rsidRDefault="007646A8" w:rsidP="007646A8">
      <w:pPr>
        <w:pStyle w:val="EndNoteBibliography"/>
        <w:rPr>
          <w:noProof/>
        </w:rPr>
      </w:pPr>
      <w:r w:rsidRPr="00EC31A4">
        <w:rPr>
          <w:noProof/>
        </w:rPr>
        <w:t>326.</w:t>
      </w:r>
      <w:r w:rsidRPr="00EC31A4">
        <w:rPr>
          <w:noProof/>
        </w:rPr>
        <w:tab/>
        <w:t>de Carvalho Aguiar P, Sweadner KJ, Penniston JT, et al. Mutations in the Na+/K+ -ATPase alpha3 gene ATP1A3 are associated with rapid-onset dystonia parkinsonism. Neuron 2004;43(2):169-175.</w:t>
      </w:r>
    </w:p>
    <w:p w:rsidR="007646A8" w:rsidRPr="00EC31A4" w:rsidRDefault="007646A8" w:rsidP="007646A8">
      <w:pPr>
        <w:pStyle w:val="EndNoteBibliography"/>
        <w:rPr>
          <w:noProof/>
        </w:rPr>
      </w:pPr>
      <w:r w:rsidRPr="00EC31A4">
        <w:rPr>
          <w:noProof/>
        </w:rPr>
        <w:t>327.</w:t>
      </w:r>
      <w:r w:rsidRPr="00EC31A4">
        <w:rPr>
          <w:noProof/>
        </w:rPr>
        <w:tab/>
        <w:t>Harris ZL, Takahashi Y, Miyajima H, Serizawa M, MacGillivray RT, Gitlin JD. Aceruloplasminemia: molecular characterization of this disorder of iron metabolism. Proceedings of the National Academy of Sciences of the United States of America 1995;92(7):2539-2543.</w:t>
      </w:r>
    </w:p>
    <w:p w:rsidR="007646A8" w:rsidRPr="00A9759B" w:rsidRDefault="007646A8" w:rsidP="007646A8">
      <w:pPr>
        <w:pStyle w:val="EndNoteBibliography"/>
        <w:rPr>
          <w:noProof/>
        </w:rPr>
      </w:pPr>
      <w:r w:rsidRPr="00EC31A4">
        <w:rPr>
          <w:noProof/>
        </w:rPr>
        <w:t>328.</w:t>
      </w:r>
      <w:r w:rsidRPr="00EC31A4">
        <w:rPr>
          <w:noProof/>
        </w:rPr>
        <w:tab/>
        <w:t xml:space="preserve">McNeill A, Pandolfo M, Kuhn J, Shang H, Miyajima H. The neurological presentation of ceruloplasmin gene mutations. </w:t>
      </w:r>
      <w:r w:rsidRPr="00A9759B">
        <w:rPr>
          <w:noProof/>
        </w:rPr>
        <w:t>European Neurology 2008;60(4):200-205.</w:t>
      </w:r>
    </w:p>
    <w:p w:rsidR="007646A8" w:rsidRPr="00EC31A4" w:rsidRDefault="007646A8" w:rsidP="007646A8">
      <w:pPr>
        <w:pStyle w:val="EndNoteBibliography"/>
        <w:rPr>
          <w:noProof/>
        </w:rPr>
      </w:pPr>
      <w:r w:rsidRPr="00A9759B">
        <w:rPr>
          <w:noProof/>
        </w:rPr>
        <w:t>329.</w:t>
      </w:r>
      <w:r w:rsidRPr="00A9759B">
        <w:rPr>
          <w:noProof/>
        </w:rPr>
        <w:tab/>
        <w:t xml:space="preserve">Ichinose H, Ohye T, Takahashi E, et al. </w:t>
      </w:r>
      <w:r w:rsidRPr="00EC31A4">
        <w:rPr>
          <w:noProof/>
        </w:rPr>
        <w:t>Hereditary progressive dystonia with marked diurnal fluctuation caused by mutations in the GTP cyclohydrolase I gene. Nat Genet 1994;8(3):236-242.</w:t>
      </w:r>
    </w:p>
    <w:p w:rsidR="007646A8" w:rsidRPr="00EC31A4" w:rsidRDefault="007646A8" w:rsidP="007646A8">
      <w:pPr>
        <w:pStyle w:val="EndNoteBibliography"/>
        <w:rPr>
          <w:noProof/>
        </w:rPr>
      </w:pPr>
      <w:r w:rsidRPr="00EC31A4">
        <w:rPr>
          <w:noProof/>
        </w:rPr>
        <w:t>330.</w:t>
      </w:r>
      <w:r w:rsidRPr="00EC31A4">
        <w:rPr>
          <w:noProof/>
        </w:rPr>
        <w:tab/>
        <w:t>Segawa M, Nomura Y, Nishiyama N. Autosomal dominant guanosine triphosphate cyclohydrolase I deficiency (Segawa disease). Annals of neurology 2003;54 Suppl 6:S32-45.</w:t>
      </w:r>
    </w:p>
    <w:p w:rsidR="007646A8" w:rsidRPr="00EC31A4" w:rsidRDefault="007646A8" w:rsidP="007646A8">
      <w:pPr>
        <w:pStyle w:val="EndNoteBibliography"/>
        <w:rPr>
          <w:noProof/>
        </w:rPr>
      </w:pPr>
      <w:r w:rsidRPr="00EC31A4">
        <w:rPr>
          <w:noProof/>
        </w:rPr>
        <w:t>331.</w:t>
      </w:r>
      <w:r w:rsidRPr="00EC31A4">
        <w:rPr>
          <w:noProof/>
        </w:rPr>
        <w:tab/>
        <w:t>Horvath GA, Stockler-Ipsiroglu SG, Salvarinova-Zivkovic R, et al. Autosomal recessive GTP cyclohydrolase I deficiency without hyperphenylalaninemia: evidence of a phenotypic continuum between dominant and recessive forms. Molecular Genetics &amp; Metabolism 2008;94(1):127-131.</w:t>
      </w:r>
    </w:p>
    <w:p w:rsidR="007646A8" w:rsidRPr="00A31316" w:rsidRDefault="007646A8" w:rsidP="007646A8">
      <w:pPr>
        <w:pStyle w:val="EndNoteBibliography"/>
        <w:rPr>
          <w:noProof/>
        </w:rPr>
      </w:pPr>
      <w:r w:rsidRPr="00EC31A4">
        <w:rPr>
          <w:noProof/>
        </w:rPr>
        <w:t>332.</w:t>
      </w:r>
      <w:r w:rsidRPr="00EC31A4">
        <w:rPr>
          <w:noProof/>
        </w:rPr>
        <w:tab/>
        <w:t xml:space="preserve">Opladen T, Hoffmann G, Horster F, et al. Clinical and biochemical characterization of patients with early infantile onset of autosomal recessive GTP cyclohydrolase I deficiency without hyperphenylalaninemia. </w:t>
      </w:r>
      <w:r w:rsidRPr="00A31316">
        <w:rPr>
          <w:noProof/>
        </w:rPr>
        <w:t>Movement Disorders 2011;26(1):157-161.</w:t>
      </w:r>
    </w:p>
    <w:p w:rsidR="007646A8" w:rsidRPr="00EC31A4" w:rsidRDefault="007646A8" w:rsidP="007646A8">
      <w:pPr>
        <w:pStyle w:val="EndNoteBibliography"/>
        <w:rPr>
          <w:noProof/>
        </w:rPr>
      </w:pPr>
      <w:r w:rsidRPr="00A31316">
        <w:rPr>
          <w:noProof/>
        </w:rPr>
        <w:t>333.</w:t>
      </w:r>
      <w:r w:rsidRPr="00A31316">
        <w:rPr>
          <w:noProof/>
        </w:rPr>
        <w:tab/>
        <w:t xml:space="preserve">Muthane U, Chickabasaviah Y, Kaneski C, et al. </w:t>
      </w:r>
      <w:r w:rsidRPr="00EC31A4">
        <w:rPr>
          <w:noProof/>
        </w:rPr>
        <w:t>Clinical features of adult GM1 gangliosidosis: report of three Indian patients and review of 40 cases. Movement disorders : official journal of the Movement Disorder Society 2004;19(11):1334-1341.</w:t>
      </w:r>
    </w:p>
    <w:p w:rsidR="007646A8" w:rsidRPr="00EC31A4" w:rsidRDefault="007646A8" w:rsidP="007646A8">
      <w:pPr>
        <w:pStyle w:val="EndNoteBibliography"/>
        <w:rPr>
          <w:noProof/>
        </w:rPr>
      </w:pPr>
      <w:r w:rsidRPr="00EC31A4">
        <w:rPr>
          <w:noProof/>
        </w:rPr>
        <w:lastRenderedPageBreak/>
        <w:t>334.</w:t>
      </w:r>
      <w:r w:rsidRPr="00EC31A4">
        <w:rPr>
          <w:noProof/>
        </w:rPr>
        <w:tab/>
        <w:t>Roze E, Paschke E, Lopez N, et al. Dystonia and parkinsonism in GM1 type 3 gangliosidosis. Movement disorders : official journal of the Movement Disorder Society 2005;20(10):1366-1369.</w:t>
      </w:r>
    </w:p>
    <w:p w:rsidR="007646A8" w:rsidRPr="00A31316" w:rsidRDefault="007646A8" w:rsidP="007646A8">
      <w:pPr>
        <w:pStyle w:val="EndNoteBibliography"/>
        <w:rPr>
          <w:noProof/>
        </w:rPr>
      </w:pPr>
      <w:r w:rsidRPr="00EC31A4">
        <w:rPr>
          <w:noProof/>
        </w:rPr>
        <w:t>335.</w:t>
      </w:r>
      <w:r w:rsidRPr="00EC31A4">
        <w:rPr>
          <w:noProof/>
        </w:rPr>
        <w:tab/>
        <w:t xml:space="preserve">Morgan NV, Westaway SK, Morton JE, et al. PLA2G6, encoding a phospholipase A2, is mutated in neurodegenerative disorders with high brain iron. </w:t>
      </w:r>
      <w:r w:rsidRPr="00A31316">
        <w:rPr>
          <w:noProof/>
        </w:rPr>
        <w:t>Nat Genet 2006;38(7):752-754.</w:t>
      </w:r>
    </w:p>
    <w:p w:rsidR="007646A8" w:rsidRPr="00A9759B" w:rsidRDefault="007646A8" w:rsidP="007646A8">
      <w:pPr>
        <w:pStyle w:val="EndNoteBibliography"/>
        <w:rPr>
          <w:noProof/>
        </w:rPr>
      </w:pPr>
      <w:r w:rsidRPr="00A31316">
        <w:rPr>
          <w:noProof/>
        </w:rPr>
        <w:t>336.</w:t>
      </w:r>
      <w:r w:rsidRPr="00A31316">
        <w:rPr>
          <w:noProof/>
        </w:rPr>
        <w:tab/>
        <w:t xml:space="preserve">Paisan-Ruiz C, Bhatia KP, Li A, et al. </w:t>
      </w:r>
      <w:r w:rsidRPr="00EC31A4">
        <w:rPr>
          <w:noProof/>
        </w:rPr>
        <w:t xml:space="preserve">Characterization of PLA2G6 as a locus for dystonia-parkinsonism. </w:t>
      </w:r>
      <w:r w:rsidRPr="00A9759B">
        <w:rPr>
          <w:noProof/>
        </w:rPr>
        <w:t>Ann Neurol 2009;65(1):19-23.</w:t>
      </w:r>
    </w:p>
    <w:p w:rsidR="007646A8" w:rsidRPr="00EC31A4" w:rsidRDefault="007646A8" w:rsidP="007646A8">
      <w:pPr>
        <w:pStyle w:val="EndNoteBibliography"/>
        <w:rPr>
          <w:noProof/>
        </w:rPr>
      </w:pPr>
      <w:r w:rsidRPr="00A9759B">
        <w:rPr>
          <w:noProof/>
        </w:rPr>
        <w:t>337.</w:t>
      </w:r>
      <w:r w:rsidRPr="00A9759B">
        <w:rPr>
          <w:noProof/>
        </w:rPr>
        <w:tab/>
        <w:t xml:space="preserve">Illingworth MA, Meyer E, Chong WK, et al. </w:t>
      </w:r>
      <w:r w:rsidRPr="00EC31A4">
        <w:rPr>
          <w:noProof/>
        </w:rPr>
        <w:t>PLA2G6-associated neurodegeneration (PLAN): further expansion of the clinical, radiological and mutation spectrum associated with infantile and atypical childhood-onset disease. Mol Genet Metab 2014;112(2):183-189.</w:t>
      </w:r>
    </w:p>
    <w:p w:rsidR="007646A8" w:rsidRPr="00EC31A4" w:rsidRDefault="007646A8" w:rsidP="007646A8">
      <w:pPr>
        <w:pStyle w:val="EndNoteBibliography"/>
        <w:rPr>
          <w:noProof/>
        </w:rPr>
      </w:pPr>
      <w:r w:rsidRPr="00EC31A4">
        <w:rPr>
          <w:noProof/>
        </w:rPr>
        <w:t>338.</w:t>
      </w:r>
      <w:r w:rsidRPr="00EC31A4">
        <w:rPr>
          <w:noProof/>
        </w:rPr>
        <w:tab/>
        <w:t>Opladen T, Hoffmann GF, Blau N. An international survey of patients with tetrahydrobiopterin deficiencies presenting with hyperphenylalaninaemia. Journal of Inherited Metabolic Disease 2012;35(6):963-973.</w:t>
      </w:r>
    </w:p>
    <w:p w:rsidR="007646A8" w:rsidRPr="00EC31A4" w:rsidRDefault="007646A8" w:rsidP="007646A8">
      <w:pPr>
        <w:pStyle w:val="EndNoteBibliography"/>
        <w:rPr>
          <w:noProof/>
        </w:rPr>
      </w:pPr>
      <w:r w:rsidRPr="00EC31A4">
        <w:rPr>
          <w:noProof/>
        </w:rPr>
        <w:t>339.</w:t>
      </w:r>
      <w:r w:rsidRPr="00EC31A4">
        <w:rPr>
          <w:noProof/>
        </w:rPr>
        <w:tab/>
        <w:t>Kurian MA, Li Y, Zhen J, et al. Clinical and molecular characterisation of hereditary dopamine transporter deficiency syndrome: an observational cohort and experimental study. The Lancet Neurology 2011;10(1):54-62.</w:t>
      </w:r>
    </w:p>
    <w:p w:rsidR="007646A8" w:rsidRPr="00EC31A4" w:rsidRDefault="007646A8" w:rsidP="007646A8">
      <w:pPr>
        <w:pStyle w:val="EndNoteBibliography"/>
        <w:rPr>
          <w:noProof/>
        </w:rPr>
      </w:pPr>
      <w:r w:rsidRPr="00EC31A4">
        <w:rPr>
          <w:noProof/>
        </w:rPr>
        <w:t>340.</w:t>
      </w:r>
      <w:r w:rsidRPr="00EC31A4">
        <w:rPr>
          <w:noProof/>
        </w:rPr>
        <w:tab/>
        <w:t>Ng J, Zhen J, Meyer E, et al. Dopamine transporter deficiency syndrome: phenotypic spectrum from infancy to adulthood. Brain : a journal of neurology 2014;137(Pt 4):1107-1119.</w:t>
      </w:r>
    </w:p>
    <w:p w:rsidR="007646A8" w:rsidRPr="00EC31A4" w:rsidRDefault="007646A8" w:rsidP="007646A8">
      <w:pPr>
        <w:pStyle w:val="EndNoteBibliography"/>
        <w:rPr>
          <w:noProof/>
        </w:rPr>
      </w:pPr>
      <w:r w:rsidRPr="00EC31A4">
        <w:rPr>
          <w:noProof/>
        </w:rPr>
        <w:t>341.</w:t>
      </w:r>
      <w:r w:rsidRPr="00EC31A4">
        <w:rPr>
          <w:noProof/>
        </w:rPr>
        <w:tab/>
        <w:t>Sedel F, Saudubray JM, Roze E, Agid Y, Vidailhet M. Movement disorders and inborn errors of metabolism in adults: a diagnostic approach. Journal of Inherited Metabolic Disease 2008;31(3):308-318.</w:t>
      </w:r>
    </w:p>
    <w:p w:rsidR="007646A8" w:rsidRPr="00A9759B" w:rsidRDefault="007646A8" w:rsidP="007646A8">
      <w:pPr>
        <w:pStyle w:val="EndNoteBibliography"/>
        <w:rPr>
          <w:noProof/>
        </w:rPr>
      </w:pPr>
      <w:r w:rsidRPr="00EC31A4">
        <w:rPr>
          <w:noProof/>
        </w:rPr>
        <w:t>342.</w:t>
      </w:r>
      <w:r w:rsidRPr="00EC31A4">
        <w:rPr>
          <w:noProof/>
        </w:rPr>
        <w:tab/>
        <w:t xml:space="preserve">Bonafe L, Thony B, Penzien JM, Czarnecki B, Blau N. Mutations in the sepiapterin reductase gene cause a novel tetrahydrobiopterin-dependent monoamine-neurotransmitter deficiency without hyperphenylalaninemia. </w:t>
      </w:r>
      <w:r w:rsidRPr="00A9759B">
        <w:rPr>
          <w:noProof/>
        </w:rPr>
        <w:t>Am J Hum Genet 2001;69(2):269-277.</w:t>
      </w:r>
    </w:p>
    <w:p w:rsidR="007646A8" w:rsidRPr="00EC31A4" w:rsidRDefault="007646A8" w:rsidP="007646A8">
      <w:pPr>
        <w:pStyle w:val="EndNoteBibliography"/>
        <w:rPr>
          <w:noProof/>
        </w:rPr>
      </w:pPr>
      <w:r w:rsidRPr="00A9759B">
        <w:rPr>
          <w:noProof/>
        </w:rPr>
        <w:t>343.</w:t>
      </w:r>
      <w:r w:rsidRPr="00A9759B">
        <w:rPr>
          <w:noProof/>
        </w:rPr>
        <w:tab/>
        <w:t xml:space="preserve">Friedman J, Roze E, Abdenur JE, et al. </w:t>
      </w:r>
      <w:r w:rsidRPr="00EC31A4">
        <w:rPr>
          <w:noProof/>
        </w:rPr>
        <w:t>Sepiapterin reductase deficiency: a treatable mimic of cerebral palsy. Annals of Neurology 2012;71(4):520-530.</w:t>
      </w:r>
    </w:p>
    <w:p w:rsidR="007646A8" w:rsidRPr="00EC31A4" w:rsidRDefault="007646A8" w:rsidP="007646A8">
      <w:pPr>
        <w:pStyle w:val="EndNoteBibliography"/>
        <w:rPr>
          <w:noProof/>
        </w:rPr>
      </w:pPr>
      <w:r w:rsidRPr="00EC31A4">
        <w:rPr>
          <w:noProof/>
        </w:rPr>
        <w:t>344.</w:t>
      </w:r>
      <w:r w:rsidRPr="00EC31A4">
        <w:rPr>
          <w:noProof/>
        </w:rPr>
        <w:tab/>
        <w:t>Ludecke B, Dworniczak B, Bartholome K. A point mutation in the tyrosine hydroxylase gene associated with Segawa's syndrome. Human genetics 1995;95(1):123-125.</w:t>
      </w:r>
    </w:p>
    <w:p w:rsidR="007646A8" w:rsidRPr="00EC31A4" w:rsidRDefault="007646A8" w:rsidP="007646A8">
      <w:pPr>
        <w:pStyle w:val="EndNoteBibliography"/>
        <w:rPr>
          <w:noProof/>
        </w:rPr>
      </w:pPr>
      <w:r w:rsidRPr="00EC31A4">
        <w:rPr>
          <w:noProof/>
        </w:rPr>
        <w:t>345.</w:t>
      </w:r>
      <w:r w:rsidRPr="00EC31A4">
        <w:rPr>
          <w:noProof/>
        </w:rPr>
        <w:tab/>
        <w:t>Furukawa Y, Kish S. Tyrosine Hydroxylase Deficiency. In: Pagon RA, Adam MP, Ardinger HH, et al., editors. Gene Reviews: University of Washingon; 2014.</w:t>
      </w:r>
    </w:p>
    <w:p w:rsidR="007646A8" w:rsidRPr="00EC31A4" w:rsidRDefault="007646A8" w:rsidP="007646A8">
      <w:pPr>
        <w:pStyle w:val="EndNoteBibliography"/>
        <w:rPr>
          <w:noProof/>
        </w:rPr>
      </w:pPr>
      <w:r w:rsidRPr="00EC31A4">
        <w:rPr>
          <w:noProof/>
        </w:rPr>
        <w:t>346.</w:t>
      </w:r>
      <w:r w:rsidRPr="00EC31A4">
        <w:rPr>
          <w:noProof/>
        </w:rPr>
        <w:tab/>
        <w:t>Tsuji S, Choudary PV, Martin BM, et al. A mutation in the human glucocerebrosidase gene in neuronopathic Gaucher's disease. N Engl J Med 1987;316(10):570-575.</w:t>
      </w:r>
    </w:p>
    <w:p w:rsidR="007646A8" w:rsidRPr="00EC31A4" w:rsidRDefault="007646A8" w:rsidP="007646A8">
      <w:pPr>
        <w:pStyle w:val="EndNoteBibliography"/>
        <w:rPr>
          <w:noProof/>
        </w:rPr>
      </w:pPr>
      <w:r w:rsidRPr="00EC31A4">
        <w:rPr>
          <w:noProof/>
        </w:rPr>
        <w:t>347.</w:t>
      </w:r>
      <w:r w:rsidRPr="00EC31A4">
        <w:rPr>
          <w:noProof/>
        </w:rPr>
        <w:tab/>
        <w:t>Tayebi N, Walker J, Stubblefield B, et al. Gaucher disease with parkinsonian manifestations: does glucocerebrosidase deficiency contribute to a vulnerability to parkinsonism? Molecular genetics and metabolism 2003;79(2):104-109.</w:t>
      </w:r>
    </w:p>
    <w:p w:rsidR="007646A8" w:rsidRPr="00EC31A4" w:rsidRDefault="007646A8" w:rsidP="007646A8">
      <w:pPr>
        <w:pStyle w:val="EndNoteBibliography"/>
        <w:rPr>
          <w:noProof/>
        </w:rPr>
      </w:pPr>
      <w:r w:rsidRPr="00EC31A4">
        <w:rPr>
          <w:noProof/>
        </w:rPr>
        <w:t>348.</w:t>
      </w:r>
      <w:r w:rsidRPr="00EC31A4">
        <w:rPr>
          <w:noProof/>
        </w:rPr>
        <w:tab/>
        <w:t>Pulst SM, Nechiporuk A, Nechiporuk T, et al. Moderate expansion of a normally biallelic trinucleotide repeat in spinocerebellar ataxia type 2. Nat Genet 1996;14(3):269-276.</w:t>
      </w:r>
    </w:p>
    <w:p w:rsidR="007646A8" w:rsidRPr="00EC31A4" w:rsidRDefault="007646A8" w:rsidP="007646A8">
      <w:pPr>
        <w:pStyle w:val="EndNoteBibliography"/>
        <w:rPr>
          <w:noProof/>
        </w:rPr>
      </w:pPr>
      <w:r w:rsidRPr="00EC31A4">
        <w:rPr>
          <w:noProof/>
        </w:rPr>
        <w:t>349.</w:t>
      </w:r>
      <w:r w:rsidRPr="00EC31A4">
        <w:rPr>
          <w:noProof/>
        </w:rPr>
        <w:tab/>
        <w:t>Shan DE, Soong BW, Sun CM, Lee SJ, Liao KK, Liu RS. Spinocerebellar ataxia type 2 presenting as familial levodopa-responsive parkinsonism. Annals of neurology 2001;50(6):812-815.</w:t>
      </w:r>
    </w:p>
    <w:p w:rsidR="007646A8" w:rsidRPr="00EC31A4" w:rsidRDefault="007646A8" w:rsidP="007646A8">
      <w:pPr>
        <w:pStyle w:val="EndNoteBibliography"/>
        <w:rPr>
          <w:noProof/>
        </w:rPr>
      </w:pPr>
      <w:r w:rsidRPr="00EC31A4">
        <w:rPr>
          <w:noProof/>
        </w:rPr>
        <w:t>350.</w:t>
      </w:r>
      <w:r w:rsidRPr="00EC31A4">
        <w:rPr>
          <w:noProof/>
        </w:rPr>
        <w:tab/>
        <w:t>Anikster Y, Haack TB, Vilboux T, et al. Biallelic Mutations in DNAJC12 Cause Hyperphenylalaninemia, Dystonia, and Intellectual Disability. Am J Hum Genet 2017;100(2):257-266.</w:t>
      </w:r>
    </w:p>
    <w:p w:rsidR="007646A8" w:rsidRPr="00A9759B" w:rsidRDefault="007646A8" w:rsidP="007646A8">
      <w:pPr>
        <w:pStyle w:val="EndNoteBibliography"/>
        <w:rPr>
          <w:noProof/>
        </w:rPr>
      </w:pPr>
      <w:r w:rsidRPr="00EC31A4">
        <w:rPr>
          <w:noProof/>
        </w:rPr>
        <w:t>351.</w:t>
      </w:r>
      <w:r w:rsidRPr="00EC31A4">
        <w:rPr>
          <w:noProof/>
        </w:rPr>
        <w:tab/>
        <w:t xml:space="preserve">Straniero L, Guella I, Cilia R, et al. DNAJC12 and dopa-responsive nonprogressive parkinsonism. </w:t>
      </w:r>
      <w:r w:rsidRPr="00A9759B">
        <w:rPr>
          <w:noProof/>
        </w:rPr>
        <w:t>Ann Neurol 2017;82(4):640-646.</w:t>
      </w:r>
    </w:p>
    <w:p w:rsidR="007646A8" w:rsidRPr="00A9759B" w:rsidRDefault="007646A8" w:rsidP="007646A8">
      <w:pPr>
        <w:pStyle w:val="EndNoteBibliography"/>
        <w:rPr>
          <w:noProof/>
        </w:rPr>
      </w:pPr>
      <w:r w:rsidRPr="00A9759B">
        <w:rPr>
          <w:noProof/>
        </w:rPr>
        <w:lastRenderedPageBreak/>
        <w:t>352.</w:t>
      </w:r>
      <w:r w:rsidRPr="00A9759B">
        <w:rPr>
          <w:noProof/>
        </w:rPr>
        <w:tab/>
        <w:t>Zhou B, Westaway SK, Levinson B, Johnson MA, Gitschier J, Hayflick SJ. A novel pantothenate kinase gene (PANK2) is defective in Hallervorden-Spatz syndrome. Nat Genet 2001;28(4):345-349.</w:t>
      </w:r>
    </w:p>
    <w:p w:rsidR="007646A8" w:rsidRPr="00EC31A4" w:rsidRDefault="007646A8" w:rsidP="007646A8">
      <w:pPr>
        <w:pStyle w:val="EndNoteBibliography"/>
        <w:rPr>
          <w:noProof/>
        </w:rPr>
      </w:pPr>
      <w:r w:rsidRPr="00A9759B">
        <w:rPr>
          <w:noProof/>
        </w:rPr>
        <w:t>353.</w:t>
      </w:r>
      <w:r w:rsidRPr="00A9759B">
        <w:rPr>
          <w:noProof/>
        </w:rPr>
        <w:tab/>
        <w:t xml:space="preserve">Mak CM, Sheng B, Lee HH, et al. </w:t>
      </w:r>
      <w:r w:rsidRPr="00EC31A4">
        <w:rPr>
          <w:noProof/>
        </w:rPr>
        <w:t>Young-onset parkinsonism in a Hong Kong Chinese man with adult-onset Hallervorden-Spatz syndrome. International Journal of Neuroscience 2011;121(4):224-227.</w:t>
      </w:r>
    </w:p>
    <w:p w:rsidR="007646A8" w:rsidRPr="00EC31A4" w:rsidRDefault="007646A8" w:rsidP="007646A8">
      <w:pPr>
        <w:pStyle w:val="EndNoteBibliography"/>
        <w:rPr>
          <w:noProof/>
        </w:rPr>
      </w:pPr>
      <w:r w:rsidRPr="00EC31A4">
        <w:rPr>
          <w:noProof/>
        </w:rPr>
        <w:t>354.</w:t>
      </w:r>
      <w:r w:rsidRPr="00EC31A4">
        <w:rPr>
          <w:noProof/>
        </w:rPr>
        <w:tab/>
        <w:t>Curtis AR, Fey C, Morris CM, et al. Mutation in the gene encoding ferritin light polypeptide causes dominant adult-onset basal ganglia disease. Nat Genet 2001;28(4):350-354.</w:t>
      </w:r>
    </w:p>
    <w:p w:rsidR="007646A8" w:rsidRPr="00EC31A4" w:rsidRDefault="007646A8" w:rsidP="007646A8">
      <w:pPr>
        <w:pStyle w:val="EndNoteBibliography"/>
        <w:rPr>
          <w:noProof/>
        </w:rPr>
      </w:pPr>
      <w:r w:rsidRPr="00EC31A4">
        <w:rPr>
          <w:noProof/>
        </w:rPr>
        <w:t>355.</w:t>
      </w:r>
      <w:r w:rsidRPr="00EC31A4">
        <w:rPr>
          <w:noProof/>
        </w:rPr>
        <w:tab/>
        <w:t>Chinnery PF, Crompton DE, Birchall D, et al. Clinical features and natural history of neuroferritinopathy caused by the FTL1 460InsA mutation. Brain : a journal of neurology 2007;130(Pt 1):110-119.</w:t>
      </w:r>
    </w:p>
    <w:p w:rsidR="007646A8" w:rsidRPr="00EC31A4" w:rsidRDefault="007646A8" w:rsidP="007646A8">
      <w:pPr>
        <w:pStyle w:val="EndNoteBibliography"/>
        <w:rPr>
          <w:noProof/>
        </w:rPr>
      </w:pPr>
      <w:r w:rsidRPr="00EC31A4">
        <w:rPr>
          <w:noProof/>
        </w:rPr>
        <w:t>356.</w:t>
      </w:r>
      <w:r w:rsidRPr="00EC31A4">
        <w:rPr>
          <w:noProof/>
        </w:rPr>
        <w:tab/>
        <w:t>Hartig MB, Iuso A, Haack T, et al. Absence of an orphan mitochondrial protein, c19orf12, causes a distinct clinical subtype of neurodegeneration with brain iron accumulation. Am J Hum Genet 2011;89(4):543-550.</w:t>
      </w:r>
    </w:p>
    <w:p w:rsidR="007646A8" w:rsidRPr="00EC31A4" w:rsidRDefault="007646A8" w:rsidP="007646A8">
      <w:pPr>
        <w:pStyle w:val="EndNoteBibliography"/>
        <w:rPr>
          <w:noProof/>
        </w:rPr>
      </w:pPr>
      <w:r w:rsidRPr="00EC31A4">
        <w:rPr>
          <w:noProof/>
        </w:rPr>
        <w:t>357.</w:t>
      </w:r>
      <w:r w:rsidRPr="00EC31A4">
        <w:rPr>
          <w:noProof/>
        </w:rPr>
        <w:tab/>
        <w:t>Hogarth P, Gregory A, Kruer MC, et al. New NBIA subtype: genetic, clinical, pathologic, and radiographic features of MPAN. Neurology 2013;80(3):268-275.</w:t>
      </w:r>
    </w:p>
    <w:p w:rsidR="007646A8" w:rsidRPr="00EC31A4" w:rsidRDefault="007646A8" w:rsidP="007646A8">
      <w:pPr>
        <w:pStyle w:val="EndNoteBibliography"/>
        <w:rPr>
          <w:noProof/>
        </w:rPr>
      </w:pPr>
      <w:r w:rsidRPr="00EC31A4">
        <w:rPr>
          <w:noProof/>
        </w:rPr>
        <w:t>358.</w:t>
      </w:r>
      <w:r w:rsidRPr="00EC31A4">
        <w:rPr>
          <w:noProof/>
        </w:rPr>
        <w:tab/>
        <w:t>Stevanin G, Paternotte C, Coutinho P, et al. A new locus for autosomal recessive spastic paraplegia (SPG32) on chromosome 14q12-q21. Neurology 2007;68(21):1837-1840.</w:t>
      </w:r>
    </w:p>
    <w:p w:rsidR="007646A8" w:rsidRPr="00EC31A4" w:rsidRDefault="007646A8" w:rsidP="007646A8">
      <w:pPr>
        <w:pStyle w:val="EndNoteBibliography"/>
        <w:rPr>
          <w:noProof/>
        </w:rPr>
      </w:pPr>
      <w:r w:rsidRPr="00EC31A4">
        <w:rPr>
          <w:noProof/>
        </w:rPr>
        <w:t>359.</w:t>
      </w:r>
      <w:r w:rsidRPr="00EC31A4">
        <w:rPr>
          <w:noProof/>
        </w:rPr>
        <w:tab/>
        <w:t>Renvoise B, Chang J, Singh R, et al. Lysosomal abnormalities in hereditary spastic paraplegia types SPG15 and SPG11. Annals of clinical and translational neurology 2014;1(6):379-389.</w:t>
      </w:r>
    </w:p>
    <w:p w:rsidR="007646A8" w:rsidRPr="00A9759B" w:rsidRDefault="007646A8" w:rsidP="007646A8">
      <w:pPr>
        <w:pStyle w:val="EndNoteBibliography"/>
        <w:rPr>
          <w:noProof/>
        </w:rPr>
      </w:pPr>
      <w:r w:rsidRPr="00EC31A4">
        <w:rPr>
          <w:noProof/>
        </w:rPr>
        <w:t>360.</w:t>
      </w:r>
      <w:r w:rsidRPr="00EC31A4">
        <w:rPr>
          <w:noProof/>
        </w:rPr>
        <w:tab/>
        <w:t xml:space="preserve">Hanein S, Martin E, Boukhris A, et al. Identification of the SPG15 gene, encoding spastizin, as a frequent cause of complicated autosomal-recessive spastic paraplegia, including Kjellin syndrome. </w:t>
      </w:r>
      <w:r w:rsidRPr="00A9759B">
        <w:rPr>
          <w:noProof/>
        </w:rPr>
        <w:t>Am J Hum Genet 2008;82(4):992-1002.</w:t>
      </w:r>
    </w:p>
    <w:p w:rsidR="007646A8" w:rsidRPr="00EC31A4" w:rsidRDefault="007646A8" w:rsidP="007646A8">
      <w:pPr>
        <w:pStyle w:val="EndNoteBibliography"/>
        <w:rPr>
          <w:noProof/>
        </w:rPr>
      </w:pPr>
      <w:r w:rsidRPr="00A9759B">
        <w:rPr>
          <w:noProof/>
        </w:rPr>
        <w:t>361.</w:t>
      </w:r>
      <w:r w:rsidRPr="00A9759B">
        <w:rPr>
          <w:noProof/>
        </w:rPr>
        <w:tab/>
        <w:t xml:space="preserve">Schicks J, Synofzik M, Petursson H, et al. </w:t>
      </w:r>
      <w:r w:rsidRPr="00EC31A4">
        <w:rPr>
          <w:noProof/>
        </w:rPr>
        <w:t>Atypical Juvenile Parkinsonism in a Consanguineous SPG15 Family. Movement Disorders 2015.</w:t>
      </w:r>
    </w:p>
    <w:p w:rsidR="007646A8" w:rsidRPr="00A9759B" w:rsidRDefault="007646A8" w:rsidP="007646A8">
      <w:pPr>
        <w:pStyle w:val="EndNoteBibliography"/>
        <w:rPr>
          <w:noProof/>
        </w:rPr>
      </w:pPr>
      <w:r w:rsidRPr="00EC31A4">
        <w:rPr>
          <w:noProof/>
        </w:rPr>
        <w:t>362.</w:t>
      </w:r>
      <w:r w:rsidRPr="00EC31A4">
        <w:rPr>
          <w:noProof/>
        </w:rPr>
        <w:tab/>
        <w:t xml:space="preserve">Edvardson S, Hama H, Shaag A, et al. Mutations in the fatty acid 2-hydroxylase gene are associated with leukodystrophy with spastic paraparesis and dystonia. </w:t>
      </w:r>
      <w:r w:rsidRPr="00A9759B">
        <w:rPr>
          <w:noProof/>
        </w:rPr>
        <w:t>Am J Hum Genet 2008;83(5):643-648.</w:t>
      </w:r>
    </w:p>
    <w:p w:rsidR="007646A8" w:rsidRPr="00EC31A4" w:rsidRDefault="007646A8" w:rsidP="007646A8">
      <w:pPr>
        <w:pStyle w:val="EndNoteBibliography"/>
        <w:rPr>
          <w:noProof/>
        </w:rPr>
      </w:pPr>
      <w:r w:rsidRPr="00A9759B">
        <w:rPr>
          <w:noProof/>
        </w:rPr>
        <w:t>363.</w:t>
      </w:r>
      <w:r w:rsidRPr="00A9759B">
        <w:rPr>
          <w:noProof/>
        </w:rPr>
        <w:tab/>
        <w:t xml:space="preserve">Kruer MC, Paisan-Ruiz C, Boddaert N, et al. </w:t>
      </w:r>
      <w:r w:rsidRPr="00EC31A4">
        <w:rPr>
          <w:noProof/>
        </w:rPr>
        <w:t>Defective FA2H leads to a novel form of neurodegeneration with brain iron accumulation (NBIA). Annals of neurology 2010;68(5):611-618.</w:t>
      </w:r>
    </w:p>
    <w:p w:rsidR="007646A8" w:rsidRPr="00EC31A4" w:rsidRDefault="007646A8" w:rsidP="007646A8">
      <w:pPr>
        <w:pStyle w:val="EndNoteBibliography"/>
        <w:rPr>
          <w:noProof/>
        </w:rPr>
      </w:pPr>
      <w:r w:rsidRPr="00EC31A4">
        <w:rPr>
          <w:noProof/>
        </w:rPr>
        <w:t>364.</w:t>
      </w:r>
      <w:r w:rsidRPr="00EC31A4">
        <w:rPr>
          <w:noProof/>
        </w:rPr>
        <w:tab/>
        <w:t>Lynch DS, Wood NW, Houlden H. Late-onset Lafora disease with prominent parkinsonism due to a rare mutation in EPM2A. Neurol Genet 2016;2(5):e101.</w:t>
      </w:r>
    </w:p>
    <w:p w:rsidR="007646A8" w:rsidRPr="00EC31A4" w:rsidRDefault="007646A8" w:rsidP="007646A8">
      <w:pPr>
        <w:pStyle w:val="EndNoteBibliography"/>
        <w:rPr>
          <w:noProof/>
        </w:rPr>
      </w:pPr>
      <w:r w:rsidRPr="00EC31A4">
        <w:rPr>
          <w:noProof/>
        </w:rPr>
        <w:t>365.</w:t>
      </w:r>
      <w:r w:rsidRPr="00EC31A4">
        <w:rPr>
          <w:noProof/>
        </w:rPr>
        <w:tab/>
        <w:t>Yildiz EP, Yesil G, Ozkan MU, Bektas G, Caliskan M, Ozmen M. A novel EPM2A mutation in a patient with Lafora disease presenting with early parkinsonism symptoms in childhood. Seizure 2017;51:77-79.</w:t>
      </w:r>
    </w:p>
    <w:p w:rsidR="007646A8" w:rsidRPr="00EC31A4" w:rsidRDefault="007646A8" w:rsidP="007646A8">
      <w:pPr>
        <w:pStyle w:val="EndNoteBibliography"/>
        <w:rPr>
          <w:noProof/>
        </w:rPr>
      </w:pPr>
      <w:r w:rsidRPr="00EC31A4">
        <w:rPr>
          <w:noProof/>
        </w:rPr>
        <w:t>366.</w:t>
      </w:r>
      <w:r w:rsidRPr="00EC31A4">
        <w:rPr>
          <w:noProof/>
        </w:rPr>
        <w:tab/>
        <w:t>Wilke C, Pomper JK, Biskup S, Puskas C, Berg D, Synofzik M. Atypical parkinsonism in C9orf72 expansions: a case report and systematic review of 45 cases from the literature. J Neurol 2016;263(3):558-574.</w:t>
      </w:r>
    </w:p>
    <w:p w:rsidR="007646A8" w:rsidRPr="00EC31A4" w:rsidRDefault="007646A8" w:rsidP="007646A8">
      <w:pPr>
        <w:pStyle w:val="EndNoteBibliography"/>
        <w:rPr>
          <w:noProof/>
        </w:rPr>
      </w:pPr>
      <w:r w:rsidRPr="00EC31A4">
        <w:rPr>
          <w:noProof/>
        </w:rPr>
        <w:t>367.</w:t>
      </w:r>
      <w:r w:rsidRPr="00EC31A4">
        <w:rPr>
          <w:noProof/>
        </w:rPr>
        <w:tab/>
        <w:t>Yabe I, Yaguchi H, Kato Y, et al. Mutations in bassoon in individuals with familial and sporadic progressive supranuclear palsy-like syndrome. Sci Rep 2018;8(1):819.</w:t>
      </w:r>
    </w:p>
    <w:p w:rsidR="007646A8" w:rsidRPr="00EC31A4" w:rsidRDefault="007646A8" w:rsidP="007646A8">
      <w:pPr>
        <w:pStyle w:val="EndNoteBibliography"/>
        <w:rPr>
          <w:noProof/>
        </w:rPr>
      </w:pPr>
      <w:r w:rsidRPr="00EC31A4">
        <w:rPr>
          <w:noProof/>
        </w:rPr>
        <w:lastRenderedPageBreak/>
        <w:t>368.</w:t>
      </w:r>
      <w:r w:rsidRPr="00EC31A4">
        <w:rPr>
          <w:noProof/>
        </w:rPr>
        <w:tab/>
        <w:t>Chang KH, Lee GC, Huang CC, et al. Genetic and functional characters of GRN p.T487I mutation in Taiwanese patients with atypical parkinsonian disorders. Parkinsonism Relat Disord 2018;51:61-66.</w:t>
      </w:r>
    </w:p>
    <w:p w:rsidR="007646A8" w:rsidRPr="00EC31A4" w:rsidRDefault="007646A8" w:rsidP="007646A8">
      <w:pPr>
        <w:pStyle w:val="EndNoteBibliography"/>
        <w:rPr>
          <w:noProof/>
        </w:rPr>
      </w:pPr>
      <w:r w:rsidRPr="00EC31A4">
        <w:rPr>
          <w:noProof/>
        </w:rPr>
        <w:t>369.</w:t>
      </w:r>
      <w:r w:rsidRPr="00EC31A4">
        <w:rPr>
          <w:noProof/>
        </w:rPr>
        <w:tab/>
        <w:t>Ogaki K, Li Y, Takanashi M, et al. Analyses of the MAPT, PGRN, and C9orf72 mutations in Japanese patients with FTLD, PSP, and CBS. Parkinsonism Relat Disord 2013;19(1):15-20.</w:t>
      </w:r>
    </w:p>
    <w:p w:rsidR="007646A8" w:rsidRPr="00EC31A4" w:rsidRDefault="007646A8" w:rsidP="007646A8">
      <w:pPr>
        <w:pStyle w:val="EndNoteBibliography"/>
        <w:rPr>
          <w:noProof/>
        </w:rPr>
      </w:pPr>
      <w:r w:rsidRPr="00EC31A4">
        <w:rPr>
          <w:noProof/>
        </w:rPr>
        <w:t>370.</w:t>
      </w:r>
      <w:r w:rsidRPr="00EC31A4">
        <w:rPr>
          <w:noProof/>
        </w:rPr>
        <w:tab/>
        <w:t>Strafela P, Plesko J, Magdic J, et al. Familial tauopathy with P364S MAPT mutation: clinical course, neuropathology and ultrastructure of neuronal tau inclusions. Neuropathol Appl Neurobiol 2018;44(6):550-562.</w:t>
      </w:r>
    </w:p>
    <w:p w:rsidR="007646A8" w:rsidRPr="00EC31A4" w:rsidRDefault="007646A8" w:rsidP="007646A8">
      <w:pPr>
        <w:pStyle w:val="EndNoteBibliography"/>
        <w:rPr>
          <w:noProof/>
        </w:rPr>
      </w:pPr>
      <w:r w:rsidRPr="00EC31A4">
        <w:rPr>
          <w:noProof/>
        </w:rPr>
        <w:t>371.</w:t>
      </w:r>
      <w:r w:rsidRPr="00EC31A4">
        <w:rPr>
          <w:noProof/>
        </w:rPr>
        <w:tab/>
        <w:t>Mazzon G, Menichelli A, Fabretto A, Cattaruzza T, Manganotti P. A new MAPT deletion in a case of speech apraxia leading to corticobasal syndrome. Neurocase 2018;24(3):140-144.</w:t>
      </w:r>
    </w:p>
    <w:p w:rsidR="007646A8" w:rsidRPr="00EC31A4" w:rsidRDefault="007646A8" w:rsidP="007646A8">
      <w:pPr>
        <w:pStyle w:val="EndNoteBibliography"/>
        <w:rPr>
          <w:noProof/>
        </w:rPr>
      </w:pPr>
      <w:r w:rsidRPr="00EC31A4">
        <w:rPr>
          <w:noProof/>
        </w:rPr>
        <w:t>372.</w:t>
      </w:r>
      <w:r w:rsidRPr="00EC31A4">
        <w:rPr>
          <w:noProof/>
        </w:rPr>
        <w:tab/>
        <w:t>Nan H, Takaki R, Shimozono K, Ichinose Y, Koh K, Takiyama Y. Clinical and Genetic Study of the First Japanese FTDP-17 Patient with a Mutation of +3 in Intron 10 in the MAPT Gene. Intern Med 2019;58(16):2397-2400.</w:t>
      </w:r>
    </w:p>
    <w:p w:rsidR="007646A8" w:rsidRPr="00EC31A4" w:rsidRDefault="007646A8" w:rsidP="007646A8">
      <w:pPr>
        <w:pStyle w:val="EndNoteBibliography"/>
        <w:rPr>
          <w:noProof/>
        </w:rPr>
      </w:pPr>
      <w:r w:rsidRPr="00EC31A4">
        <w:rPr>
          <w:noProof/>
        </w:rPr>
        <w:t>373.</w:t>
      </w:r>
      <w:r w:rsidRPr="00EC31A4">
        <w:rPr>
          <w:noProof/>
        </w:rPr>
        <w:tab/>
        <w:t>Nakayama S, Shimonaka S, Elahi M, et al. Tau aggregation and seeding analyses of two novel MAPT variants found in patients with motor neuron disease and progressive parkinsonism. Neurobiol Aging 2019;84:240 e213-240 e222.</w:t>
      </w:r>
    </w:p>
    <w:p w:rsidR="007646A8" w:rsidRPr="00EC31A4" w:rsidRDefault="007646A8" w:rsidP="007646A8">
      <w:pPr>
        <w:pStyle w:val="EndNoteBibliography"/>
        <w:rPr>
          <w:noProof/>
        </w:rPr>
      </w:pPr>
      <w:r w:rsidRPr="00EC31A4">
        <w:rPr>
          <w:noProof/>
        </w:rPr>
        <w:t>374.</w:t>
      </w:r>
      <w:r w:rsidRPr="00EC31A4">
        <w:rPr>
          <w:noProof/>
        </w:rPr>
        <w:tab/>
        <w:t>Tipton PW, Jaramillo-Koupermann G, Soto-Beasley AI, et al. Genetic characterization of Parkinson's disease patients in Ecuador and Colombia. Parkinsonism Relat Disord 2020;75:27-29.</w:t>
      </w:r>
    </w:p>
    <w:p w:rsidR="007646A8" w:rsidRPr="00EC31A4" w:rsidRDefault="007646A8" w:rsidP="007646A8">
      <w:pPr>
        <w:pStyle w:val="EndNoteBibliography"/>
        <w:rPr>
          <w:noProof/>
        </w:rPr>
      </w:pPr>
      <w:r w:rsidRPr="00EC31A4">
        <w:rPr>
          <w:noProof/>
        </w:rPr>
        <w:t>375.</w:t>
      </w:r>
      <w:r w:rsidRPr="00EC31A4">
        <w:rPr>
          <w:noProof/>
        </w:rPr>
        <w:tab/>
        <w:t>Nicolas G, Pottier C, Maltete D, et al. Mutation of the PDGFRB gene as a cause of idiopathic basal ganglia calcification. Neurology 2013;80(2):181-187.</w:t>
      </w:r>
    </w:p>
    <w:p w:rsidR="007646A8" w:rsidRPr="00EC31A4" w:rsidRDefault="007646A8" w:rsidP="007646A8">
      <w:pPr>
        <w:pStyle w:val="EndNoteBibliography"/>
        <w:rPr>
          <w:noProof/>
        </w:rPr>
      </w:pPr>
      <w:r w:rsidRPr="00EC31A4">
        <w:rPr>
          <w:noProof/>
        </w:rPr>
        <w:t>376.</w:t>
      </w:r>
      <w:r w:rsidRPr="00EC31A4">
        <w:rPr>
          <w:noProof/>
        </w:rPr>
        <w:tab/>
        <w:t>Legati A, Giovannini D, Nicolas G, et al. Mutations in XPR1 cause primary familial brain calcification associated with altered phosphate export. Nat Genet 2015;47(6):579-581.</w:t>
      </w:r>
    </w:p>
    <w:p w:rsidR="00564005" w:rsidRPr="00EC31A4" w:rsidRDefault="00564005" w:rsidP="00564005">
      <w:pPr>
        <w:pStyle w:val="EndNoteBibliographyTitle"/>
        <w:rPr>
          <w:b/>
          <w:noProof/>
        </w:rPr>
      </w:pPr>
    </w:p>
    <w:p w:rsidR="00564005" w:rsidRDefault="00564005"/>
    <w:sectPr w:rsidR="0056400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04CA"/>
    <w:rsid w:val="001600DB"/>
    <w:rsid w:val="002B04CA"/>
    <w:rsid w:val="00406159"/>
    <w:rsid w:val="00564005"/>
    <w:rsid w:val="005F32A1"/>
    <w:rsid w:val="007646A8"/>
    <w:rsid w:val="009B0037"/>
    <w:rsid w:val="00CA2E0D"/>
    <w:rsid w:val="00D01503"/>
    <w:rsid w:val="00D5734E"/>
    <w:rsid w:val="00F3045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64BAF0-4536-4CEF-A3DE-925737976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4CA"/>
    <w:pPr>
      <w:spacing w:after="0" w:line="240" w:lineRule="auto"/>
    </w:pPr>
    <w:rPr>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4CA"/>
    <w:rPr>
      <w:color w:val="0000FF"/>
      <w:u w:val="single"/>
    </w:rPr>
  </w:style>
  <w:style w:type="paragraph" w:customStyle="1" w:styleId="EndNoteBibliographyTitle">
    <w:name w:val="EndNote Bibliography Title"/>
    <w:basedOn w:val="Normal"/>
    <w:link w:val="EndNoteBibliographyTitleChar"/>
    <w:rsid w:val="0056400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64005"/>
    <w:rPr>
      <w:rFonts w:ascii="Calibri" w:hAnsi="Calibri" w:cs="Calibri"/>
      <w:sz w:val="24"/>
      <w:szCs w:val="24"/>
      <w:lang w:val="en-US"/>
    </w:rPr>
  </w:style>
  <w:style w:type="paragraph" w:customStyle="1" w:styleId="EndNoteBibliography">
    <w:name w:val="EndNote Bibliography"/>
    <w:basedOn w:val="Normal"/>
    <w:link w:val="EndNoteBibliographyChar"/>
    <w:rsid w:val="007646A8"/>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646A8"/>
    <w:rPr>
      <w:rFonts w:ascii="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omim.org/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1</Pages>
  <Words>6701</Words>
  <Characters>3820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 Rajalingam</dc:creator>
  <cp:keywords/>
  <dc:description/>
  <cp:lastModifiedBy>Sumi Rajalingam</cp:lastModifiedBy>
  <cp:revision>3</cp:revision>
  <dcterms:created xsi:type="dcterms:W3CDTF">2022-10-10T03:02:00Z</dcterms:created>
  <dcterms:modified xsi:type="dcterms:W3CDTF">2022-10-10T19:56:00Z</dcterms:modified>
</cp:coreProperties>
</file>